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471B2B8A"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19CBD015" w:rsidR="00CB60F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CB60F1">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CB60F1">
        <w:fldChar w:fldCharType="separate"/>
      </w:r>
      <w:r w:rsidR="00CB60F1" w:rsidRPr="000B134B">
        <w:rPr>
          <w:noProof/>
          <w:vertAlign w:val="superscript"/>
        </w:rPr>
        <w:t>4,5</w:t>
      </w:r>
      <w:r w:rsidR="00CB60F1">
        <w:fldChar w:fldCharType="end"/>
      </w:r>
      <w:r w:rsidR="00CB60F1">
        <w:t>.</w:t>
      </w:r>
    </w:p>
    <w:p w14:paraId="3B9D741B" w14:textId="6D06D3CF" w:rsidR="001073DA" w:rsidRDefault="001073DA" w:rsidP="000C7168">
      <w:pPr>
        <w:jc w:val="both"/>
      </w:pPr>
    </w:p>
    <w:p w14:paraId="6DB9F0EE" w14:textId="488E28AF" w:rsidR="00FE4BC2"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w:t>
      </w:r>
      <w:r w:rsidR="008D5758">
        <w:lastRenderedPageBreak/>
        <w:t>over multiple timescales and due to different biophysical mechanisms</w:t>
      </w:r>
      <w:r w:rsidR="008D5758">
        <w:fldChar w:fldCharType="begin" w:fldLock="1"/>
      </w:r>
      <w:r w:rsidR="002735D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6&lt;/sup&gt;","plainTextFormattedCitation":"6","previouslyFormattedCitation":"&lt;sup&gt;6&lt;/sup&gt;"},"properties":{"noteIndex":0},"schema":"https://github.com/citation-style-language/schema/raw/master/csl-citation.json"}</w:instrText>
      </w:r>
      <w:r w:rsidR="008D5758">
        <w:fldChar w:fldCharType="separate"/>
      </w:r>
      <w:r w:rsidR="00CF12B4" w:rsidRPr="00CF12B4">
        <w:rPr>
          <w:noProof/>
          <w:vertAlign w:val="superscript"/>
        </w:rPr>
        <w:t>6</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2735D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lt;sup&gt;7&lt;/sup&gt;","plainTextFormattedCitation":"7","previouslyFormattedCitation":"&lt;sup&gt;7&lt;/sup&gt;"},"properties":{"noteIndex":0},"schema":"https://github.com/citation-style-language/schema/raw/master/csl-citation.json"}</w:instrText>
      </w:r>
      <w:r w:rsidR="00CF12B4">
        <w:fldChar w:fldCharType="separate"/>
      </w:r>
      <w:r w:rsidR="00CF12B4" w:rsidRPr="00CF12B4">
        <w:rPr>
          <w:noProof/>
          <w:vertAlign w:val="superscript"/>
        </w:rPr>
        <w:t>7</w:t>
      </w:r>
      <w:r w:rsidR="00CF12B4">
        <w:fldChar w:fldCharType="end"/>
      </w:r>
      <w:r w:rsidR="00CF12B4">
        <w:t>.</w:t>
      </w:r>
    </w:p>
    <w:p w14:paraId="7537E001" w14:textId="77777777" w:rsidR="00CF12B4" w:rsidRDefault="00CF12B4" w:rsidP="000C7168">
      <w:pPr>
        <w:jc w:val="both"/>
      </w:pPr>
    </w:p>
    <w:p w14:paraId="0CDC456B" w14:textId="11AE2910" w:rsidR="005367F1" w:rsidRDefault="00CF12B4" w:rsidP="000C7168">
      <w:pPr>
        <w:jc w:val="both"/>
      </w:pPr>
      <w:r>
        <w:t>The short- and long-term dynamics in synapses can be</w:t>
      </w:r>
      <w:r w:rsidR="002735D8">
        <w:t xml:space="preserve"> roughly</w:t>
      </w:r>
      <w:r>
        <w:t xml:space="preserve"> studied by investigating the cross-correlations or postsynaptic spiking probability, under different presynaptic inter-spike interval (ISI)</w:t>
      </w:r>
      <w:r>
        <w:fldChar w:fldCharType="begin" w:fldLock="1"/>
      </w:r>
      <w:r w:rsidR="002735D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7,8&lt;/sup&gt;","plainTextFormattedCitation":"7,8","previouslyFormattedCitation":"&lt;sup&gt;7,8&lt;/sup&gt;"},"properties":{"noteIndex":0},"schema":"https://github.com/citation-style-language/schema/raw/master/csl-citation.json"}</w:instrText>
      </w:r>
      <w:r>
        <w:fldChar w:fldCharType="separate"/>
      </w:r>
      <w:r w:rsidRPr="00CF12B4">
        <w:rPr>
          <w:noProof/>
          <w:vertAlign w:val="superscript"/>
        </w:rPr>
        <w:t>7,8</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2E04F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rsidR="000C7168">
        <w:t xml:space="preserve"> </w:t>
      </w:r>
      <w:r w:rsidR="00E94301">
        <w:t xml:space="preserve">or </w:t>
      </w:r>
      <w:r w:rsidR="000C7168">
        <w:t>short-term</w:t>
      </w:r>
      <w:r w:rsidR="000B134B">
        <w:fldChar w:fldCharType="begin" w:fldLock="1"/>
      </w:r>
      <w:r w:rsidR="002E04F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Ghanbari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8946CDA" w14:textId="3387A26E" w:rsidR="0012409E" w:rsidRPr="0012409E" w:rsidRDefault="00C4225E" w:rsidP="000C7168">
      <w:pPr>
        <w:pStyle w:val="Heading1"/>
        <w:jc w:val="both"/>
      </w:pPr>
      <w:r>
        <w:t xml:space="preserve">2 </w:t>
      </w:r>
      <w:r w:rsidR="0012409E">
        <w:t>Methods</w:t>
      </w:r>
    </w:p>
    <w:p w14:paraId="1120A40A" w14:textId="39CDC67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2E04FB">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lt;sup&gt;16,17&lt;/sup&gt;","plainTextFormattedCitation":"16,17","previouslyFormattedCitation":"&lt;sup&gt;16,17&lt;/sup&gt;"},"properties":{"noteIndex":0},"schema":"https://github.com/citation-style-language/schema/raw/master/csl-citation.json"}</w:instrText>
      </w:r>
      <w:r w:rsidR="00A25235">
        <w:fldChar w:fldCharType="separate"/>
      </w:r>
      <w:r w:rsidR="002735D8" w:rsidRPr="002735D8">
        <w:rPr>
          <w:noProof/>
          <w:vertAlign w:val="superscript"/>
        </w:rPr>
        <w:t>16,17</w:t>
      </w:r>
      <w:r w:rsidR="00A25235">
        <w:fldChar w:fldCharType="end"/>
      </w:r>
      <w:r w:rsidR="00A25235">
        <w:t>.</w:t>
      </w:r>
      <w:r>
        <w:t xml:space="preserve"> </w:t>
      </w:r>
      <w:r w:rsidR="00A25235">
        <w:t>While many previous studies</w:t>
      </w:r>
      <w:r w:rsidR="002E04FB">
        <w:fldChar w:fldCharType="begin" w:fldLock="1"/>
      </w:r>
      <w:r w:rsidR="00FB3229">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lt;sup&gt;9–13&lt;/sup&gt;","plainTextFormattedCitation":"9–13","previouslyFormattedCitation":"&lt;sup&gt;9–13&lt;/sup&gt;"},"properties":{"noteIndex":0},"schema":"https://github.com/citation-style-language/schema/raw/master/csl-citation.json"}</w:instrText>
      </w:r>
      <w:r w:rsidR="002E04FB">
        <w:fldChar w:fldCharType="separate"/>
      </w:r>
      <w:r w:rsidR="002E04FB" w:rsidRPr="002E04FB">
        <w:rPr>
          <w:noProof/>
          <w:vertAlign w:val="superscript"/>
        </w:rPr>
        <w:t>9–13</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2642F66E" w14:textId="77777777" w:rsidR="001677AA" w:rsidRPr="004935C6" w:rsidRDefault="001677AA" w:rsidP="000C7168">
      <w:pPr>
        <w:jc w:val="both"/>
      </w:pPr>
    </w:p>
    <w:p w14:paraId="0ACE6805" w14:textId="14584BE9"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Make </w:t>
      </w:r>
      <m:oMath>
        <m:r>
          <w:rPr>
            <w:rFonts w:ascii="Cambria Math" w:hAnsi="Cambria Math"/>
          </w:rPr>
          <m:t>∆t</m:t>
        </m:r>
      </m:oMath>
      <w:r w:rsidR="000E6306">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0E6306">
        <w:t>.</w:t>
      </w:r>
    </w:p>
    <w:p w14:paraId="1A64F759" w14:textId="77777777" w:rsidR="000E6306" w:rsidRDefault="000E6306" w:rsidP="000C7168">
      <w:pPr>
        <w:jc w:val="both"/>
      </w:pPr>
    </w:p>
    <w:p w14:paraId="2931DD6E" w14:textId="36248A25" w:rsidR="00A23AF4" w:rsidRDefault="00A23AF4" w:rsidP="000C7168">
      <w:pPr>
        <w:jc w:val="both"/>
      </w:pPr>
      <w:r>
        <w:t>Previous models of static coupling between neuron</w:t>
      </w:r>
      <w:r w:rsidR="002E04FB">
        <w:t xml:space="preserve">s are modeled by </w:t>
      </w:r>
      <w:r w:rsidR="00555E05">
        <w:t>including both past spiking history of both pre- and post-synaptic neuron</w:t>
      </w:r>
      <w:r w:rsidR="001677AA">
        <w:t xml:space="preserve"> directly</w:t>
      </w:r>
      <w:r w:rsidR="00555E05">
        <w:t>.</w:t>
      </w:r>
    </w:p>
    <w:tbl>
      <w:tblPr>
        <w:tblStyle w:val="TableGrid"/>
        <w:tblW w:w="5000" w:type="pct"/>
        <w:jc w:val="center"/>
        <w:tblLook w:val="04A0" w:firstRow="1" w:lastRow="0" w:firstColumn="1" w:lastColumn="0" w:noHBand="0" w:noVBand="1"/>
      </w:tblPr>
      <w:tblGrid>
        <w:gridCol w:w="695"/>
        <w:gridCol w:w="8536"/>
        <w:gridCol w:w="695"/>
      </w:tblGrid>
      <w:tr w:rsidR="00C4225E" w14:paraId="46E072E5" w14:textId="77777777" w:rsidTr="00C809D9">
        <w:trPr>
          <w:jc w:val="center"/>
        </w:trPr>
        <w:tc>
          <w:tcPr>
            <w:tcW w:w="350" w:type="pct"/>
          </w:tcPr>
          <w:p w14:paraId="23EC6FFE" w14:textId="77777777" w:rsidR="00C4225E" w:rsidRDefault="00C4225E" w:rsidP="00C809D9">
            <w:pPr>
              <w:jc w:val="both"/>
            </w:pPr>
          </w:p>
        </w:tc>
        <w:tc>
          <w:tcPr>
            <w:tcW w:w="4300" w:type="pct"/>
          </w:tcPr>
          <w:p w14:paraId="40912237" w14:textId="647A26AC" w:rsidR="00C4225E" w:rsidRPr="000137D3" w:rsidRDefault="00C83123" w:rsidP="00C4225E">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e>
                </m:func>
              </m:oMath>
            </m:oMathPara>
          </w:p>
        </w:tc>
        <w:tc>
          <w:tcPr>
            <w:tcW w:w="350" w:type="pct"/>
          </w:tcPr>
          <w:p w14:paraId="1ADA61A3" w14:textId="74883567" w:rsidR="00C4225E" w:rsidRDefault="00C4225E" w:rsidP="00C809D9">
            <w:pPr>
              <w:jc w:val="both"/>
            </w:pPr>
            <w:r>
              <w:t>(2.1)</w:t>
            </w:r>
          </w:p>
        </w:tc>
      </w:tr>
      <w:tr w:rsidR="00C4225E" w14:paraId="3DA118A1" w14:textId="77777777" w:rsidTr="00C809D9">
        <w:trPr>
          <w:jc w:val="center"/>
        </w:trPr>
        <w:tc>
          <w:tcPr>
            <w:tcW w:w="350" w:type="pct"/>
          </w:tcPr>
          <w:p w14:paraId="2BA49C60" w14:textId="77777777" w:rsidR="00C4225E" w:rsidRDefault="00C4225E" w:rsidP="00C809D9">
            <w:pPr>
              <w:jc w:val="both"/>
            </w:pPr>
          </w:p>
        </w:tc>
        <w:tc>
          <w:tcPr>
            <w:tcW w:w="4300" w:type="pct"/>
          </w:tcPr>
          <w:p w14:paraId="650FD8E7" w14:textId="4FE05422" w:rsidR="00C4225E" w:rsidRPr="000137D3" w:rsidRDefault="00C83123" w:rsidP="00C4225E">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m:oMathPara>
          </w:p>
        </w:tc>
        <w:tc>
          <w:tcPr>
            <w:tcW w:w="350" w:type="pct"/>
          </w:tcPr>
          <w:p w14:paraId="2C010171" w14:textId="3CB98C81" w:rsidR="00C4225E" w:rsidRDefault="00C4225E" w:rsidP="00C809D9">
            <w:pPr>
              <w:jc w:val="both"/>
            </w:pPr>
            <w:r>
              <w:t>(2.2)</w:t>
            </w:r>
          </w:p>
        </w:tc>
      </w:tr>
      <w:tr w:rsidR="00C4225E" w14:paraId="151F9270" w14:textId="77777777" w:rsidTr="00C809D9">
        <w:trPr>
          <w:jc w:val="center"/>
        </w:trPr>
        <w:tc>
          <w:tcPr>
            <w:tcW w:w="350" w:type="pct"/>
          </w:tcPr>
          <w:p w14:paraId="0DC73F4B" w14:textId="77777777" w:rsidR="00C4225E" w:rsidRDefault="00C4225E" w:rsidP="00C809D9">
            <w:pPr>
              <w:jc w:val="both"/>
            </w:pPr>
          </w:p>
        </w:tc>
        <w:tc>
          <w:tcPr>
            <w:tcW w:w="4300" w:type="pct"/>
          </w:tcPr>
          <w:p w14:paraId="2FD3E555" w14:textId="151A764E" w:rsidR="00C4225E" w:rsidRDefault="00C83123" w:rsidP="00C809D9">
            <w:pPr>
              <w:jc w:val="both"/>
            </w:pPr>
            <m:oMathPara>
              <m:oMath>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m:rPr>
                    <m:sty m:val="bi"/>
                  </m:rPr>
                  <w:rPr>
                    <w:rFonts w:ascii="Cambria Math" w:hAnsi="Cambria Math"/>
                  </w:rPr>
                  <m:t>=</m:t>
                </m:r>
                <m:sSup>
                  <m:sSupPr>
                    <m:ctrlPr>
                      <w:rPr>
                        <w:rFonts w:ascii="Cambria Math" w:hAnsi="Cambria Math"/>
                        <w:b/>
                        <w:bCs/>
                        <w:i/>
                      </w:rPr>
                    </m:ctrlPr>
                  </m:sSupPr>
                  <m:e>
                    <m:d>
                      <m:dPr>
                        <m:ctrlPr>
                          <w:rPr>
                            <w:rFonts w:ascii="Cambria Math" w:hAnsi="Cambria Math"/>
                            <w:b/>
                            <w:bCs/>
                            <w:i/>
                          </w:rPr>
                        </m:ctrlPr>
                      </m:dPr>
                      <m:e>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ost</m:t>
                            </m:r>
                          </m:sup>
                        </m:sSubSup>
                        <m:r>
                          <m:rPr>
                            <m:sty m:val="bi"/>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post</m:t>
                            </m:r>
                          </m:sup>
                        </m:sSubSup>
                      </m:e>
                    </m:d>
                  </m:e>
                  <m:sup>
                    <m:r>
                      <m:rPr>
                        <m:sty m:val="bi"/>
                      </m:rPr>
                      <w:rPr>
                        <w:rFonts w:ascii="Cambria Math" w:hAnsi="Cambria Math"/>
                      </w:rPr>
                      <m:t>'</m:t>
                    </m:r>
                  </m:sup>
                </m:sSup>
              </m:oMath>
            </m:oMathPara>
          </w:p>
        </w:tc>
        <w:tc>
          <w:tcPr>
            <w:tcW w:w="350" w:type="pct"/>
          </w:tcPr>
          <w:p w14:paraId="6F11B37C" w14:textId="273688D5" w:rsidR="00C4225E" w:rsidRDefault="00C4225E" w:rsidP="00C809D9">
            <w:pPr>
              <w:jc w:val="both"/>
            </w:pPr>
            <w:r>
              <w:t>(2.3)</w:t>
            </w:r>
          </w:p>
        </w:tc>
      </w:tr>
      <w:tr w:rsidR="00C4225E" w14:paraId="5AFBF077" w14:textId="77777777" w:rsidTr="00C809D9">
        <w:trPr>
          <w:jc w:val="center"/>
        </w:trPr>
        <w:tc>
          <w:tcPr>
            <w:tcW w:w="350" w:type="pct"/>
          </w:tcPr>
          <w:p w14:paraId="5AB82959" w14:textId="77777777" w:rsidR="00C4225E" w:rsidRDefault="00C4225E" w:rsidP="00C809D9">
            <w:pPr>
              <w:jc w:val="both"/>
            </w:pPr>
          </w:p>
        </w:tc>
        <w:tc>
          <w:tcPr>
            <w:tcW w:w="4300" w:type="pct"/>
          </w:tcPr>
          <w:p w14:paraId="6617334A" w14:textId="061965EB" w:rsidR="00C4225E" w:rsidRDefault="00C83123" w:rsidP="00C809D9">
            <w:pPr>
              <w:jc w:val="both"/>
            </w:pPr>
            <m:oMathPara>
              <m:oMath>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r>
                  <m:rPr>
                    <m:sty m:val="bi"/>
                  </m:rPr>
                  <w:rPr>
                    <w:rFonts w:ascii="Cambria Math" w:hAnsi="Cambria Math"/>
                  </w:rPr>
                  <m:t>=</m:t>
                </m:r>
                <m:sSup>
                  <m:sSupPr>
                    <m:ctrlPr>
                      <w:rPr>
                        <w:rFonts w:ascii="Cambria Math" w:hAnsi="Cambria Math"/>
                        <w:b/>
                        <w:bCs/>
                        <w:i/>
                      </w:rPr>
                    </m:ctrlPr>
                  </m:sSupPr>
                  <m:e>
                    <m:d>
                      <m:dPr>
                        <m:ctrlPr>
                          <w:rPr>
                            <w:rFonts w:ascii="Cambria Math" w:hAnsi="Cambria Math"/>
                            <w:b/>
                            <w:bCs/>
                            <w:i/>
                          </w:rPr>
                        </m:ctrlPr>
                      </m:dPr>
                      <m:e>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pre</m:t>
                            </m:r>
                          </m:sup>
                        </m:sSubSup>
                        <m:r>
                          <m:rPr>
                            <m:sty m:val="bi"/>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pre</m:t>
                            </m:r>
                          </m:sup>
                        </m:sSubSup>
                      </m:e>
                    </m:d>
                  </m:e>
                  <m:sup>
                    <m:r>
                      <m:rPr>
                        <m:sty m:val="bi"/>
                      </m:rPr>
                      <w:rPr>
                        <w:rFonts w:ascii="Cambria Math" w:hAnsi="Cambria Math"/>
                      </w:rPr>
                      <m:t>'</m:t>
                    </m:r>
                  </m:sup>
                </m:sSup>
              </m:oMath>
            </m:oMathPara>
          </w:p>
        </w:tc>
        <w:tc>
          <w:tcPr>
            <w:tcW w:w="350" w:type="pct"/>
          </w:tcPr>
          <w:p w14:paraId="231796AB" w14:textId="517FFBE3" w:rsidR="00C4225E" w:rsidRDefault="00C4225E" w:rsidP="00C809D9">
            <w:pPr>
              <w:jc w:val="both"/>
            </w:pPr>
            <w:r>
              <w:t>(2.4)</w:t>
            </w:r>
          </w:p>
        </w:tc>
      </w:tr>
    </w:tbl>
    <w:p w14:paraId="0AD6B997" w14:textId="77777777" w:rsidR="00856F1E" w:rsidRDefault="00856F1E" w:rsidP="000C7168">
      <w:pPr>
        <w:jc w:val="both"/>
      </w:pPr>
    </w:p>
    <w:p w14:paraId="068D7161" w14:textId="691E5444"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spike history of 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B963F6">
        <w:t>, and model parameter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for post- and pre-synaptic neurons respectively.</w:t>
      </w:r>
    </w:p>
    <w:p w14:paraId="4CADCA4E" w14:textId="37964CD2" w:rsidR="0012409E" w:rsidRDefault="001872A6" w:rsidP="000C7168">
      <w:pPr>
        <w:jc w:val="both"/>
      </w:pPr>
      <w:r>
        <w:t>Here w</w:t>
      </w:r>
      <w:r w:rsidR="00976C68">
        <w:t>e model t</w:t>
      </w:r>
      <w:r w:rsidR="0012409E">
        <w:t xml:space="preserve">he postsynaptic neuron’s firing </w:t>
      </w:r>
      <w:r w:rsidR="00976C68">
        <w:t>rate</w:t>
      </w:r>
      <w:r w:rsidR="00441431">
        <w:t xml:space="preserve"> as</w:t>
      </w:r>
    </w:p>
    <w:tbl>
      <w:tblPr>
        <w:tblStyle w:val="TableGrid"/>
        <w:tblW w:w="5000" w:type="pct"/>
        <w:jc w:val="center"/>
        <w:tblLook w:val="04A0" w:firstRow="1" w:lastRow="0" w:firstColumn="1" w:lastColumn="0" w:noHBand="0" w:noVBand="1"/>
      </w:tblPr>
      <w:tblGrid>
        <w:gridCol w:w="695"/>
        <w:gridCol w:w="8536"/>
        <w:gridCol w:w="695"/>
      </w:tblGrid>
      <w:tr w:rsidR="0012409E" w14:paraId="5D4BB11B" w14:textId="77777777" w:rsidTr="00C4225E">
        <w:trPr>
          <w:jc w:val="center"/>
        </w:trPr>
        <w:tc>
          <w:tcPr>
            <w:tcW w:w="350" w:type="pct"/>
          </w:tcPr>
          <w:p w14:paraId="4236F252" w14:textId="77777777" w:rsidR="0012409E" w:rsidRDefault="0012409E" w:rsidP="000C7168">
            <w:pPr>
              <w:jc w:val="both"/>
            </w:pPr>
          </w:p>
        </w:tc>
        <w:tc>
          <w:tcPr>
            <w:tcW w:w="4300" w:type="pct"/>
          </w:tcPr>
          <w:p w14:paraId="50FB016A" w14:textId="5BB53924" w:rsidR="0012409E" w:rsidRPr="000137D3" w:rsidRDefault="00C83123"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3A9D2E8D" w:rsidR="0012409E" w:rsidRDefault="0012409E" w:rsidP="000C7168">
            <w:pPr>
              <w:jc w:val="both"/>
            </w:pPr>
            <w:r>
              <w:t>(</w:t>
            </w:r>
            <w:r w:rsidR="00C4225E">
              <w:t>2</w:t>
            </w:r>
            <w:r>
              <w:t>.</w:t>
            </w:r>
            <w:r w:rsidR="00C4225E">
              <w:t>5</w:t>
            </w:r>
            <w:r>
              <w:t>)</w:t>
            </w:r>
          </w:p>
        </w:tc>
      </w:tr>
      <w:tr w:rsidR="0012409E" w14:paraId="11D8D3CB" w14:textId="77777777" w:rsidTr="00C4225E">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3BF561BE" w:rsidR="0012409E" w:rsidRDefault="0012409E" w:rsidP="000C7168">
            <w:pPr>
              <w:jc w:val="both"/>
            </w:pPr>
            <w:r>
              <w:t>(</w:t>
            </w:r>
            <w:r w:rsidR="00C4225E">
              <w:t>2</w:t>
            </w:r>
            <w:r>
              <w:t>.</w:t>
            </w:r>
            <w:r w:rsidR="00C4225E">
              <w:t>6</w:t>
            </w:r>
            <w:r>
              <w:t>)</w:t>
            </w:r>
          </w:p>
        </w:tc>
      </w:tr>
    </w:tbl>
    <w:p w14:paraId="5EDA8914" w14:textId="77777777" w:rsidR="001677AA" w:rsidRDefault="001677AA" w:rsidP="00923D2E">
      <w:pPr>
        <w:jc w:val="both"/>
      </w:pPr>
    </w:p>
    <w:p w14:paraId="5B33B924" w14:textId="314ADA71" w:rsidR="00A23AF4" w:rsidRDefault="00441431" w:rsidP="00923D2E">
      <w:pPr>
        <w:jc w:val="both"/>
      </w:pPr>
      <w:r>
        <w:t xml:space="preserve">In our model, </w:t>
      </w:r>
      <w:r w:rsidR="00FB3229">
        <w:t xml:space="preserve">we don’t include </w:t>
      </w:r>
      <w:r>
        <w:t>the spike history of postsynaptic neuron</w:t>
      </w:r>
      <w:r w:rsidR="001677AA">
        <w:t xml:space="preserve"> explicitly</w:t>
      </w:r>
      <w:r>
        <w:t xml:space="preserve"> </w:t>
      </w:r>
      <w:r w:rsidR="00FB3229">
        <w:t>and the effect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to avoid biased inference</w:t>
      </w:r>
      <w:r w:rsidR="00FB322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FB3229">
        <w:fldChar w:fldCharType="separate"/>
      </w:r>
      <w:r w:rsidR="00FB3229" w:rsidRPr="00FB3229">
        <w:rPr>
          <w:noProof/>
          <w:vertAlign w:val="superscript"/>
        </w:rPr>
        <w:t>18</w:t>
      </w:r>
      <w:r w:rsidR="00FB3229">
        <w:fldChar w:fldCharType="end"/>
      </w:r>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notations, we further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0339DB">
        <w:t>. These two sets of notations will both be used in the remaining of this paper for convenience.</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1CD3F31A" w:rsidR="0012409E" w:rsidRDefault="00024461" w:rsidP="000C7168">
      <w:pPr>
        <w:jc w:val="both"/>
      </w:pPr>
      <w:r>
        <w:t>W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modeling </w:t>
      </w:r>
      <w:r w:rsidR="00923D2E">
        <w:t xml:space="preserve">the </w:t>
      </w:r>
      <w:r w:rsidR="002E74FA">
        <w:t>cross-correlogram</w:t>
      </w:r>
      <w:r w:rsidR="00923D2E">
        <w:t xml:space="preserve"> between the pre- and postsynaptic spikes directly</w:t>
      </w:r>
      <w:r w:rsidR="002E74FA">
        <w:t>, as in 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r w:rsidR="0012409E">
        <w:t xml:space="preserve">The shape of synaptic connection is described by </w:t>
      </w:r>
      <w:r>
        <w:t xml:space="preserve">an </w:t>
      </w:r>
      <w:r w:rsidR="0012409E">
        <w:t>alpha</w:t>
      </w:r>
      <w:r>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xml:space="preserve">. The </w:t>
      </w:r>
      <w:r>
        <w:t>parameters are</w:t>
      </w:r>
      <w:r w:rsidR="0012409E">
        <w:t xml:space="preserve"> estimated by modeling</w:t>
      </w:r>
      <w:r>
        <w:t xml:space="preserve"> the</w:t>
      </w:r>
      <w:r w:rsidR="0012409E">
        <w:t xml:space="preserve"> cross-correlogram, with consideration of both </w:t>
      </w:r>
      <w:r>
        <w:t xml:space="preserve">the </w:t>
      </w:r>
      <w:r w:rsidR="0012409E">
        <w:t>slow effects</w:t>
      </w:r>
      <w:r>
        <w:t xml:space="preserve"> of</w:t>
      </w:r>
      <w:r w:rsidR="0012409E">
        <w:t xml:space="preserve"> background fluctuations, and </w:t>
      </w:r>
      <w:r>
        <w:t xml:space="preserve">the </w:t>
      </w:r>
      <w:r w:rsidR="0012409E">
        <w:t>fast</w:t>
      </w:r>
      <w:r>
        <w:t>, transient</w:t>
      </w:r>
      <w:r w:rsidR="0012409E">
        <w:t xml:space="preserve"> effect </w:t>
      </w:r>
      <w:r>
        <w:t xml:space="preserve">of the </w:t>
      </w:r>
      <w:r w:rsidR="0012409E">
        <w:t>synaptic connection. Briefly, the model is described as:</w:t>
      </w:r>
    </w:p>
    <w:tbl>
      <w:tblPr>
        <w:tblStyle w:val="TableGrid"/>
        <w:tblW w:w="5000" w:type="pct"/>
        <w:jc w:val="center"/>
        <w:tblLook w:val="04A0" w:firstRow="1" w:lastRow="0" w:firstColumn="1" w:lastColumn="0" w:noHBand="0" w:noVBand="1"/>
      </w:tblPr>
      <w:tblGrid>
        <w:gridCol w:w="695"/>
        <w:gridCol w:w="8536"/>
        <w:gridCol w:w="695"/>
      </w:tblGrid>
      <w:tr w:rsidR="00C4225E" w14:paraId="4540EAC6" w14:textId="77777777" w:rsidTr="00C809D9">
        <w:trPr>
          <w:jc w:val="center"/>
        </w:trPr>
        <w:tc>
          <w:tcPr>
            <w:tcW w:w="350" w:type="pct"/>
          </w:tcPr>
          <w:p w14:paraId="49991354" w14:textId="77777777" w:rsidR="00C4225E" w:rsidRDefault="00C4225E" w:rsidP="00C809D9">
            <w:pPr>
              <w:jc w:val="both"/>
            </w:pPr>
          </w:p>
        </w:tc>
        <w:tc>
          <w:tcPr>
            <w:tcW w:w="4300" w:type="pct"/>
          </w:tcPr>
          <w:p w14:paraId="108752F0" w14:textId="6D896B60" w:rsidR="00C4225E" w:rsidRPr="000137D3" w:rsidRDefault="00C83123"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e>
                    </m:d>
                  </m:e>
                </m:func>
              </m:oMath>
            </m:oMathPara>
          </w:p>
        </w:tc>
        <w:tc>
          <w:tcPr>
            <w:tcW w:w="350" w:type="pct"/>
          </w:tcPr>
          <w:p w14:paraId="3285775D" w14:textId="0DAB3C3E" w:rsidR="00C4225E" w:rsidRDefault="00C4225E" w:rsidP="00C809D9">
            <w:pPr>
              <w:jc w:val="both"/>
            </w:pPr>
            <w:r>
              <w:t>(2.7)</w:t>
            </w:r>
          </w:p>
        </w:tc>
      </w:tr>
    </w:tbl>
    <w:p w14:paraId="41C47AD0" w14:textId="77777777" w:rsidR="00C4225E" w:rsidRDefault="00C4225E" w:rsidP="000C7168">
      <w:pPr>
        <w:jc w:val="both"/>
      </w:pPr>
    </w:p>
    <w:p w14:paraId="3AF66941" w14:textId="22034832"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w:t>
      </w:r>
      <w:commentRangeStart w:id="0"/>
      <w:commentRangeStart w:id="1"/>
      <w:r>
        <w:t xml:space="preserve"> </w:t>
      </w:r>
      <w:commentRangeEnd w:id="0"/>
      <w:r w:rsidR="00024461">
        <w:rPr>
          <w:rStyle w:val="CommentReference"/>
        </w:rPr>
        <w:commentReference w:id="0"/>
      </w:r>
      <w:commentRangeEnd w:id="1"/>
      <w:r w:rsidR="00413EDD">
        <w:rPr>
          <w:rStyle w:val="CommentReference"/>
        </w:rPr>
        <w:commentReference w:id="1"/>
      </w:r>
      <w:r w:rsidR="009E321C">
        <w:t>maximizing</w:t>
      </w:r>
      <w:r>
        <w:t xml:space="preserve"> </w:t>
      </w:r>
      <w:r w:rsidR="009E321C">
        <w:t>a</w:t>
      </w:r>
      <w:r>
        <w:t xml:space="preserve"> penalized Poisson log-likelihood</w:t>
      </w:r>
      <w:r w:rsidR="00766EDC">
        <w:t>.</w:t>
      </w:r>
      <w:r w:rsidR="009E321C">
        <w:t xml:space="preserve"> Since the objective function is non-convex, the</w:t>
      </w:r>
      <w:r w:rsidR="00C4225E">
        <w:t xml:space="preserve"> function is optimized</w:t>
      </w:r>
      <w:r w:rsidR="009E321C">
        <w:t xml:space="preserve"> by several random restarts.</w:t>
      </w:r>
    </w:p>
    <w:p w14:paraId="1A30BE7A" w14:textId="1CF42025" w:rsidR="0012409E" w:rsidRDefault="00585B5F" w:rsidP="000C7168">
      <w:pPr>
        <w:jc w:val="both"/>
      </w:pPr>
      <w:r>
        <w:lastRenderedPageBreak/>
        <w:t>We assume that the latency and time constant of the synaptic filter are fixed, and not affected by the long- or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024461">
        <w:t>.</w:t>
      </w:r>
    </w:p>
    <w:p w14:paraId="5B081C52" w14:textId="77777777" w:rsidR="0012409E" w:rsidRPr="0012409E" w:rsidRDefault="0012409E" w:rsidP="000C7168">
      <w:pPr>
        <w:pStyle w:val="Heading2"/>
        <w:jc w:val="both"/>
      </w:pPr>
      <w:r w:rsidRPr="0012409E">
        <w:t>Estimation of baseline firing rate and synaptic weight</w:t>
      </w:r>
    </w:p>
    <w:p w14:paraId="61335300" w14:textId="77777777" w:rsidR="0012409E" w:rsidRDefault="0012409E" w:rsidP="000C7168">
      <w:pPr>
        <w:jc w:val="both"/>
      </w:pPr>
      <w:r>
        <w:t>The baseline firing rate and 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changing in two different time- scales: long-term change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changes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0903FF58" w14:textId="6AD04D7B" w:rsidR="0012409E" w:rsidRDefault="0012409E" w:rsidP="000C7168">
      <w:pPr>
        <w:jc w:val="both"/>
      </w:pPr>
      <w:r>
        <w:t>Different methods are used to estimate changes in these two timescales. The long-term effects are estimated by point process adaptive smoothing</w:t>
      </w:r>
      <w:r w:rsidR="00453839">
        <w:fldChar w:fldCharType="begin" w:fldLock="1"/>
      </w:r>
      <w:r w:rsidR="006D79F1">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453839">
        <w:fldChar w:fldCharType="separate"/>
      </w:r>
      <w:r w:rsidR="00FB3229" w:rsidRPr="00FB3229">
        <w:rPr>
          <w:noProof/>
          <w:vertAlign w:val="superscript"/>
        </w:rPr>
        <w:t>15,19</w:t>
      </w:r>
      <w:r w:rsidR="00453839">
        <w:fldChar w:fldCharType="end"/>
      </w:r>
      <w:r>
        <w:t>, while the short-term effect is estimated by additive effects</w:t>
      </w:r>
      <w:r w:rsidRPr="00152D56">
        <w:t xml:space="preserve"> depend</w:t>
      </w:r>
      <w:r w:rsidR="000615A7">
        <w:t>ing</w:t>
      </w:r>
      <w:r w:rsidRPr="00152D56">
        <w:t xml:space="preserve"> on presynaptic inter-spike interval</w:t>
      </w:r>
      <w:r>
        <w:t>s</w:t>
      </w:r>
      <w:r w:rsidR="000615A7">
        <w:t xml:space="preserve"> (ISIs)</w:t>
      </w:r>
      <w:r w:rsidR="002A7F83">
        <w:fldChar w:fldCharType="begin" w:fldLock="1"/>
      </w:r>
      <w:r w:rsidR="00B15E59">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766EDC" w:rsidRPr="00766EDC">
        <w:rPr>
          <w:noProof/>
          <w:vertAlign w:val="superscript"/>
        </w:rPr>
        <w:t>10</w:t>
      </w:r>
      <w:r w:rsidR="002A7F83">
        <w:fldChar w:fldCharType="end"/>
      </w:r>
      <w:r>
        <w:t>.</w:t>
      </w:r>
      <w:r w:rsidR="00D637F8">
        <w:t xml:space="preserve"> The estimation of </w:t>
      </w:r>
      <w:r w:rsidR="004C7B0D">
        <w:t>STP</w:t>
      </w:r>
      <w:r w:rsidR="00D637F8">
        <w:t xml:space="preserve"> gives a generalized bilinear model (GBLM). </w:t>
      </w:r>
      <w:r>
        <w:t>These two sets of estimations are combined by alternating optimization, i.e. holding one set of parameters fixed while updating the other and alternating between the two optimizations.</w:t>
      </w:r>
    </w:p>
    <w:p w14:paraId="79678C5C" w14:textId="77777777" w:rsidR="0012409E" w:rsidRDefault="0012409E" w:rsidP="000C7168">
      <w:pPr>
        <w:jc w:val="both"/>
      </w:pPr>
    </w:p>
    <w:p w14:paraId="1480AADF" w14:textId="1328D531" w:rsidR="0012409E" w:rsidRPr="008F4FC0" w:rsidRDefault="0012409E" w:rsidP="000C7168">
      <w:pPr>
        <w:pStyle w:val="Heading3"/>
        <w:jc w:val="both"/>
        <w:rPr>
          <w:u w:val="single"/>
        </w:rPr>
      </w:pPr>
      <w:r w:rsidRPr="008F4FC0">
        <w:rPr>
          <w:u w:val="single"/>
        </w:rPr>
        <w:t>Long-Term Effects Estimation: Point Process Adaptive Smoothing</w:t>
      </w:r>
    </w:p>
    <w:p w14:paraId="2727F3D2" w14:textId="4B4739F8" w:rsidR="0012409E" w:rsidRDefault="0012409E" w:rsidP="000C7168">
      <w:pPr>
        <w:jc w:val="both"/>
      </w:pPr>
      <w:r>
        <w:t xml:space="preserve">Denote the joint parameters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w:t>
      </w:r>
      <w:r w:rsidR="00C660DA">
        <w:t xml:space="preserve"> covariates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m:t>
            </m:r>
          </m:sup>
        </m:sSup>
      </m:oMath>
      <w:r w:rsidR="00C660DA">
        <w:t xml:space="preserve">. </w:t>
      </w:r>
      <w:r>
        <w:t xml:space="preserve">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which has two steps: 1) forward algorithm: adaptive filtering</w:t>
      </w:r>
      <w:r w:rsidR="002A7F83">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2A7F83">
        <w:fldChar w:fldCharType="separate"/>
      </w:r>
      <w:r w:rsidR="00D42487" w:rsidRPr="00D42487">
        <w:rPr>
          <w:noProof/>
          <w:vertAlign w:val="superscript"/>
        </w:rPr>
        <w:t>15</w:t>
      </w:r>
      <w:r w:rsidR="002A7F83">
        <w:fldChar w:fldCharType="end"/>
      </w:r>
      <w:r>
        <w:t>, and 2) backward algorithm: Rauch-Tung-Striebel (RTS) smoothing</w:t>
      </w:r>
      <w:r w:rsidR="002A7F83">
        <w:fldChar w:fldCharType="begin" w:fldLock="1"/>
      </w:r>
      <w:r w:rsidR="006D79F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2A7F83">
        <w:fldChar w:fldCharType="separate"/>
      </w:r>
      <w:r w:rsidR="00FB3229" w:rsidRPr="00FB3229">
        <w:rPr>
          <w:noProof/>
          <w:vertAlign w:val="superscript"/>
        </w:rPr>
        <w:t>19</w:t>
      </w:r>
      <w:r w:rsidR="002A7F83">
        <w:fldChar w:fldCharType="end"/>
      </w:r>
      <w:r>
        <w:t>. The model for parameters evolution is as follows:</w:t>
      </w:r>
    </w:p>
    <w:tbl>
      <w:tblPr>
        <w:tblStyle w:val="TableGrid"/>
        <w:tblW w:w="5000" w:type="pct"/>
        <w:jc w:val="center"/>
        <w:tblLook w:val="04A0" w:firstRow="1" w:lastRow="0" w:firstColumn="1" w:lastColumn="0" w:noHBand="0" w:noVBand="1"/>
      </w:tblPr>
      <w:tblGrid>
        <w:gridCol w:w="695"/>
        <w:gridCol w:w="8536"/>
        <w:gridCol w:w="695"/>
      </w:tblGrid>
      <w:tr w:rsidR="00175613" w14:paraId="03FEC2FF" w14:textId="77777777" w:rsidTr="00C809D9">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C83123"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0C36C9ED" w:rsidR="00175613" w:rsidRDefault="00175613" w:rsidP="00C809D9">
            <w:pPr>
              <w:jc w:val="both"/>
            </w:pPr>
            <w:r>
              <w:t>(2.8)</w:t>
            </w:r>
          </w:p>
        </w:tc>
      </w:tr>
    </w:tbl>
    <w:p w14:paraId="54C6DEB1" w14:textId="77777777" w:rsidR="00175613" w:rsidRPr="00175613" w:rsidRDefault="00175613" w:rsidP="000C7168">
      <w:pPr>
        <w:jc w:val="both"/>
      </w:pPr>
    </w:p>
    <w:p w14:paraId="1619CFD0" w14:textId="4F0A2F56" w:rsidR="0012409E"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 evolution equation (x.4) gives model prediction (prior) for parameters, at each time step. </w:t>
      </w:r>
    </w:p>
    <w:p w14:paraId="77461A5A" w14:textId="77777777" w:rsidR="0012409E" w:rsidRDefault="0012409E" w:rsidP="000C7168">
      <w:pPr>
        <w:jc w:val="both"/>
      </w:pPr>
      <w:r>
        <w:t xml:space="preserve"> </w:t>
      </w:r>
    </w:p>
    <w:p w14:paraId="576DECF3" w14:textId="77777777" w:rsidR="0012409E" w:rsidRPr="008F4FC0" w:rsidRDefault="0012409E" w:rsidP="000C7168">
      <w:pPr>
        <w:jc w:val="both"/>
      </w:pPr>
      <w:r w:rsidRPr="008F4FC0">
        <w:t>Step One: Forward Algorithm (Adaptive Filtering)</w:t>
      </w:r>
    </w:p>
    <w:p w14:paraId="0034F5BD" w14:textId="0A4F9044" w:rsidR="00175613"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is:</w:t>
      </w:r>
    </w:p>
    <w:tbl>
      <w:tblPr>
        <w:tblStyle w:val="TableGrid"/>
        <w:tblW w:w="5000" w:type="pct"/>
        <w:jc w:val="center"/>
        <w:tblLook w:val="04A0" w:firstRow="1" w:lastRow="0" w:firstColumn="1" w:lastColumn="0" w:noHBand="0" w:noVBand="1"/>
      </w:tblPr>
      <w:tblGrid>
        <w:gridCol w:w="636"/>
        <w:gridCol w:w="8478"/>
        <w:gridCol w:w="812"/>
      </w:tblGrid>
      <w:tr w:rsidR="0012409E" w14:paraId="7C2513BC" w14:textId="77777777" w:rsidTr="00175613">
        <w:trPr>
          <w:jc w:val="center"/>
        </w:trPr>
        <w:tc>
          <w:tcPr>
            <w:tcW w:w="350" w:type="pct"/>
          </w:tcPr>
          <w:p w14:paraId="2CFB0C2D" w14:textId="77777777" w:rsidR="0012409E" w:rsidRDefault="0012409E" w:rsidP="000C7168">
            <w:pPr>
              <w:jc w:val="both"/>
            </w:pPr>
          </w:p>
        </w:tc>
        <w:tc>
          <w:tcPr>
            <w:tcW w:w="4300" w:type="pct"/>
          </w:tcPr>
          <w:p w14:paraId="360EDAB6"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2E95314" w14:textId="240DF347" w:rsidR="0012409E" w:rsidRDefault="0012409E" w:rsidP="000C7168">
            <w:pPr>
              <w:jc w:val="both"/>
            </w:pPr>
            <w:r>
              <w:t>(</w:t>
            </w:r>
            <w:r w:rsidR="00175613">
              <w:t>2</w:t>
            </w:r>
            <w:r>
              <w:t>.</w:t>
            </w:r>
            <w:r w:rsidR="00175613">
              <w:t>9</w:t>
            </w:r>
            <w:r>
              <w:t>)</w:t>
            </w:r>
          </w:p>
        </w:tc>
      </w:tr>
      <w:tr w:rsidR="0012409E" w14:paraId="30A36683" w14:textId="77777777" w:rsidTr="00175613">
        <w:trPr>
          <w:jc w:val="center"/>
        </w:trPr>
        <w:tc>
          <w:tcPr>
            <w:tcW w:w="350" w:type="pct"/>
          </w:tcPr>
          <w:p w14:paraId="3572FBAC" w14:textId="77777777" w:rsidR="0012409E" w:rsidRDefault="0012409E" w:rsidP="000C7168">
            <w:pPr>
              <w:jc w:val="both"/>
            </w:pPr>
          </w:p>
        </w:tc>
        <w:tc>
          <w:tcPr>
            <w:tcW w:w="4300" w:type="pct"/>
          </w:tcPr>
          <w:p w14:paraId="172DD060"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539FB303" w14:textId="4D4D155A" w:rsidR="0012409E" w:rsidRDefault="0012409E" w:rsidP="000C7168">
            <w:pPr>
              <w:jc w:val="both"/>
            </w:pPr>
            <w:r>
              <w:t>(</w:t>
            </w:r>
            <w:r w:rsidR="00175613">
              <w:t>2</w:t>
            </w:r>
            <w:r>
              <w:t>.</w:t>
            </w:r>
            <w:r w:rsidR="00175613">
              <w:t>10</w:t>
            </w:r>
            <w:r>
              <w:t>)</w:t>
            </w:r>
          </w:p>
        </w:tc>
      </w:tr>
      <w:tr w:rsidR="0012409E" w14:paraId="3D013984" w14:textId="77777777" w:rsidTr="00175613">
        <w:trPr>
          <w:jc w:val="center"/>
        </w:trPr>
        <w:tc>
          <w:tcPr>
            <w:tcW w:w="350" w:type="pct"/>
          </w:tcPr>
          <w:p w14:paraId="07A08310" w14:textId="77777777" w:rsidR="0012409E" w:rsidRDefault="0012409E" w:rsidP="000C7168">
            <w:pPr>
              <w:jc w:val="both"/>
            </w:pPr>
          </w:p>
        </w:tc>
        <w:tc>
          <w:tcPr>
            <w:tcW w:w="4300" w:type="pct"/>
          </w:tcPr>
          <w:p w14:paraId="33D0BDA0" w14:textId="68E42D3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350" w:type="pct"/>
          </w:tcPr>
          <w:p w14:paraId="6A078188" w14:textId="1376701B" w:rsidR="0012409E" w:rsidRDefault="0012409E" w:rsidP="000C7168">
            <w:pPr>
              <w:jc w:val="both"/>
            </w:pPr>
            <w:r>
              <w:t>(</w:t>
            </w:r>
            <w:r w:rsidR="00175613">
              <w:t>2</w:t>
            </w:r>
            <w:r>
              <w:t>.</w:t>
            </w:r>
            <w:r w:rsidR="00175613">
              <w:t>11</w:t>
            </w:r>
            <w:r>
              <w:t>)</w:t>
            </w:r>
          </w:p>
        </w:tc>
      </w:tr>
      <w:tr w:rsidR="0012409E" w14:paraId="6D52DAD5" w14:textId="77777777" w:rsidTr="00175613">
        <w:trPr>
          <w:jc w:val="center"/>
        </w:trPr>
        <w:tc>
          <w:tcPr>
            <w:tcW w:w="350" w:type="pct"/>
          </w:tcPr>
          <w:p w14:paraId="73084123" w14:textId="77777777" w:rsidR="0012409E" w:rsidRDefault="0012409E" w:rsidP="000C7168">
            <w:pPr>
              <w:jc w:val="both"/>
            </w:pPr>
          </w:p>
        </w:tc>
        <w:tc>
          <w:tcPr>
            <w:tcW w:w="4300" w:type="pct"/>
          </w:tcPr>
          <w:p w14:paraId="1EB7C0CC" w14:textId="60DEAE7A" w:rsidR="0012409E" w:rsidRDefault="0012409E" w:rsidP="000C7168">
            <w:pPr>
              <w:jc w:val="both"/>
              <w:rPr>
                <w:rFonts w:ascii="Calibri" w:eastAsia="等线"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等线" w:hAnsi="Calibri" w:cs="Times New Roman"/>
                <w:b/>
                <w:bCs/>
              </w:rPr>
              <w:t xml:space="preserve"> </w:t>
            </w:r>
          </w:p>
        </w:tc>
        <w:tc>
          <w:tcPr>
            <w:tcW w:w="350" w:type="pct"/>
          </w:tcPr>
          <w:p w14:paraId="0A6C06F0" w14:textId="359C9089" w:rsidR="0012409E" w:rsidRDefault="0012409E" w:rsidP="000C7168">
            <w:pPr>
              <w:jc w:val="both"/>
            </w:pPr>
            <w:r>
              <w:t>(</w:t>
            </w:r>
            <w:r w:rsidR="00175613">
              <w:t>2</w:t>
            </w:r>
            <w:r>
              <w:t>.</w:t>
            </w:r>
            <w:r w:rsidR="00175613">
              <w:t>12</w:t>
            </w:r>
            <w:r>
              <w:t>)</w:t>
            </w:r>
          </w:p>
        </w:tc>
      </w:tr>
      <w:tr w:rsidR="0012409E" w14:paraId="3EE26714" w14:textId="77777777" w:rsidTr="00175613">
        <w:trPr>
          <w:jc w:val="center"/>
        </w:trPr>
        <w:tc>
          <w:tcPr>
            <w:tcW w:w="350" w:type="pct"/>
          </w:tcPr>
          <w:p w14:paraId="1EA21FAE" w14:textId="77777777" w:rsidR="0012409E" w:rsidRDefault="0012409E" w:rsidP="000C7168">
            <w:pPr>
              <w:jc w:val="both"/>
            </w:pPr>
          </w:p>
        </w:tc>
        <w:tc>
          <w:tcPr>
            <w:tcW w:w="4300" w:type="pct"/>
          </w:tcPr>
          <w:p w14:paraId="4CA62B41" w14:textId="1545510D" w:rsidR="0012409E" w:rsidRDefault="0012409E" w:rsidP="000C7168">
            <w:pPr>
              <w:jc w:val="both"/>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t))</m:t>
              </m:r>
            </m:oMath>
            <w:r>
              <w:rPr>
                <w:rFonts w:ascii="Calibri" w:eastAsia="等线" w:hAnsi="Calibri" w:cs="Times New Roman"/>
              </w:rPr>
              <w:t xml:space="preserve"> </w:t>
            </w:r>
          </w:p>
        </w:tc>
        <w:tc>
          <w:tcPr>
            <w:tcW w:w="350" w:type="pct"/>
          </w:tcPr>
          <w:p w14:paraId="1DD63CAC" w14:textId="0999B754" w:rsidR="0012409E" w:rsidRDefault="0012409E" w:rsidP="000C7168">
            <w:pPr>
              <w:jc w:val="both"/>
            </w:pPr>
            <w:r>
              <w:t>(</w:t>
            </w:r>
            <w:r w:rsidR="00175613">
              <w:t>2</w:t>
            </w:r>
            <w:r>
              <w:t>.</w:t>
            </w:r>
            <w:r w:rsidR="00175613">
              <w:t>13</w:t>
            </w:r>
            <w:r>
              <w:t>)</w:t>
            </w:r>
          </w:p>
        </w:tc>
      </w:tr>
    </w:tbl>
    <w:p w14:paraId="0E9946E1" w14:textId="77777777" w:rsidR="0012409E" w:rsidRDefault="0012409E" w:rsidP="000C7168">
      <w:pPr>
        <w:jc w:val="both"/>
      </w:pPr>
    </w:p>
    <w:p w14:paraId="2940ECB2" w14:textId="7A10B2B3" w:rsidR="0012409E" w:rsidRDefault="0012409E" w:rsidP="000C7168">
      <w:pPr>
        <w:jc w:val="both"/>
      </w:pPr>
      <w:r>
        <w:t>Equations (</w:t>
      </w:r>
      <w:r w:rsidR="00DC1D95">
        <w:t>2</w:t>
      </w:r>
      <w:r>
        <w:t>.</w:t>
      </w:r>
      <w:r w:rsidR="00DC1D95">
        <w:t>9</w:t>
      </w:r>
      <w:r>
        <w:t>) – (</w:t>
      </w:r>
      <w:r w:rsidR="00DC1D95">
        <w:t>2.11</w:t>
      </w:r>
      <w:r>
        <w:t>) are prior predictions, while equations (</w:t>
      </w:r>
      <w:r w:rsidR="00DC1D95">
        <w:t>2</w:t>
      </w:r>
      <w:r>
        <w:t>.</w:t>
      </w:r>
      <w:r w:rsidR="00DC1D95">
        <w:t>12</w:t>
      </w:r>
      <w:r>
        <w:t>) and (</w:t>
      </w:r>
      <w:r w:rsidR="00DC1D95">
        <w:t>2</w:t>
      </w:r>
      <w:r>
        <w:t>.</w:t>
      </w:r>
      <w:r w:rsidR="00DC1D95">
        <w:t>13</w:t>
      </w:r>
      <w:r>
        <w:t xml:space="preserve">) are posterior corrections. </w:t>
      </w:r>
    </w:p>
    <w:p w14:paraId="3AC54307" w14:textId="77777777" w:rsidR="0012409E" w:rsidRDefault="0012409E" w:rsidP="000C7168">
      <w:pPr>
        <w:jc w:val="both"/>
      </w:pPr>
    </w:p>
    <w:p w14:paraId="3CA93FA1" w14:textId="77777777" w:rsidR="0012409E" w:rsidRPr="008F4FC0" w:rsidRDefault="0012409E" w:rsidP="000C7168">
      <w:pPr>
        <w:jc w:val="both"/>
      </w:pPr>
      <w:r w:rsidRPr="008F4FC0">
        <w:t>Step Two: Backward Algorithm (RTS Smoothing)</w:t>
      </w:r>
    </w:p>
    <w:p w14:paraId="43FAE665"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RTS smoothing is:</w:t>
      </w:r>
    </w:p>
    <w:tbl>
      <w:tblPr>
        <w:tblStyle w:val="TableGrid"/>
        <w:tblW w:w="5000" w:type="pct"/>
        <w:jc w:val="center"/>
        <w:tblLook w:val="04A0" w:firstRow="1" w:lastRow="0" w:firstColumn="1" w:lastColumn="0" w:noHBand="0" w:noVBand="1"/>
      </w:tblPr>
      <w:tblGrid>
        <w:gridCol w:w="636"/>
        <w:gridCol w:w="8478"/>
        <w:gridCol w:w="812"/>
      </w:tblGrid>
      <w:tr w:rsidR="0012409E" w14:paraId="65B597EC" w14:textId="77777777" w:rsidTr="00DC1D95">
        <w:trPr>
          <w:jc w:val="center"/>
        </w:trPr>
        <w:tc>
          <w:tcPr>
            <w:tcW w:w="350" w:type="pct"/>
          </w:tcPr>
          <w:p w14:paraId="0B65818B" w14:textId="77777777" w:rsidR="0012409E" w:rsidRDefault="0012409E" w:rsidP="000C7168">
            <w:pPr>
              <w:jc w:val="both"/>
            </w:pPr>
          </w:p>
        </w:tc>
        <w:tc>
          <w:tcPr>
            <w:tcW w:w="4300" w:type="pct"/>
          </w:tcPr>
          <w:p w14:paraId="50276499"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1693D195" w:rsidR="0012409E" w:rsidRDefault="0012409E" w:rsidP="000C7168">
            <w:pPr>
              <w:jc w:val="both"/>
            </w:pPr>
            <w:r>
              <w:t>(</w:t>
            </w:r>
            <w:r w:rsidR="00DC1D95">
              <w:t>2</w:t>
            </w:r>
            <w:r>
              <w:t>.1</w:t>
            </w:r>
            <w:r w:rsidR="00DC1D95">
              <w:t>4</w:t>
            </w:r>
            <w:r>
              <w:t>)</w:t>
            </w:r>
          </w:p>
        </w:tc>
      </w:tr>
      <w:tr w:rsidR="0012409E" w14:paraId="7BAB8ACA" w14:textId="77777777" w:rsidTr="00DC1D95">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6FE308D" w:rsidR="0012409E" w:rsidRDefault="0012409E" w:rsidP="000C7168">
            <w:pPr>
              <w:jc w:val="both"/>
            </w:pPr>
            <w:r>
              <w:t>(</w:t>
            </w:r>
            <w:r w:rsidR="00DC1D95">
              <w:t>2</w:t>
            </w:r>
            <w:r>
              <w:t>.1</w:t>
            </w:r>
            <w:r w:rsidR="00DC1D95">
              <w:t>5</w:t>
            </w:r>
            <w:r>
              <w:t>)</w:t>
            </w:r>
          </w:p>
        </w:tc>
      </w:tr>
      <w:tr w:rsidR="0012409E" w14:paraId="34F3332E" w14:textId="77777777" w:rsidTr="00DC1D95">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C83123"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5DDCCE7" w:rsidR="0012409E" w:rsidRDefault="0012409E" w:rsidP="000C7168">
            <w:pPr>
              <w:jc w:val="both"/>
            </w:pPr>
            <w:r>
              <w:t>(</w:t>
            </w:r>
            <w:r w:rsidR="00DC1D95">
              <w:t>2</w:t>
            </w:r>
            <w:r>
              <w:t>.1</w:t>
            </w:r>
            <w:r w:rsidR="00DC1D95">
              <w:t>6</w:t>
            </w:r>
            <w:r>
              <w:t>)</w:t>
            </w:r>
          </w:p>
        </w:tc>
      </w:tr>
    </w:tbl>
    <w:p w14:paraId="70FF4D7D" w14:textId="77777777" w:rsidR="0012409E" w:rsidRDefault="0012409E" w:rsidP="000C7168">
      <w:pPr>
        <w:jc w:val="both"/>
      </w:pPr>
    </w:p>
    <w:p w14:paraId="0D4CB630" w14:textId="0C4B00BC" w:rsidR="0012409E" w:rsidRDefault="0012409E" w:rsidP="000C7168">
      <w:pPr>
        <w:jc w:val="both"/>
      </w:pPr>
      <w:r>
        <w:t>To make the algorithm numerically stable, the estimation of mean can be equivalently written as:</w:t>
      </w:r>
    </w:p>
    <w:tbl>
      <w:tblPr>
        <w:tblStyle w:val="TableGrid"/>
        <w:tblW w:w="5000" w:type="pct"/>
        <w:jc w:val="center"/>
        <w:tblLook w:val="04A0" w:firstRow="1" w:lastRow="0" w:firstColumn="1" w:lastColumn="0" w:noHBand="0" w:noVBand="1"/>
      </w:tblPr>
      <w:tblGrid>
        <w:gridCol w:w="636"/>
        <w:gridCol w:w="8478"/>
        <w:gridCol w:w="812"/>
      </w:tblGrid>
      <w:tr w:rsidR="00DC1D95" w14:paraId="7600CDA8" w14:textId="77777777" w:rsidTr="00C809D9">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C83123"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7B37EDAD" w:rsidR="00DC1D95" w:rsidRDefault="00DC1D95" w:rsidP="00C809D9">
            <w:pPr>
              <w:jc w:val="both"/>
            </w:pPr>
            <w:r>
              <w:t>(2.17)</w:t>
            </w:r>
          </w:p>
        </w:tc>
      </w:tr>
    </w:tbl>
    <w:p w14:paraId="2F42A211" w14:textId="77777777" w:rsidR="00DC1D95" w:rsidRPr="00DC1D95" w:rsidRDefault="00DC1D95" w:rsidP="000C7168">
      <w:pPr>
        <w:jc w:val="both"/>
      </w:pPr>
    </w:p>
    <w:p w14:paraId="464FF4D9" w14:textId="5471DD46" w:rsidR="0012409E" w:rsidRDefault="0012409E" w:rsidP="000C7168">
      <w:pPr>
        <w:jc w:val="both"/>
      </w:pPr>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w:t>
      </w:r>
      <w:r w:rsidR="00731821">
        <w:t xml:space="preserve"> a time constant</w:t>
      </w:r>
      <m:oMath>
        <m:r>
          <m:rPr>
            <m:sty m:val="bi"/>
          </m:rPr>
          <w:rPr>
            <w:rFonts w:ascii="Cambria Math" w:hAnsi="Cambria Math"/>
          </w:rPr>
          <m:t>Q</m:t>
        </m:r>
      </m:oMath>
      <w:r>
        <w:t xml:space="preserve">. To give unbiased estima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w:t>
      </w:r>
      <w:r w:rsidR="00731821">
        <w:t xml:space="preserve"> the</w:t>
      </w:r>
      <w:r>
        <w:t xml:space="preserve"> identity </w:t>
      </w:r>
      <w:r w:rsidR="00731821">
        <w:t>matrix</w:t>
      </w:r>
      <m:oMath>
        <m:r>
          <m:rPr>
            <m:sty m:val="bi"/>
          </m:rPr>
          <w:rPr>
            <w:rFonts w:ascii="Cambria Math" w:hAnsi="Cambria Math"/>
          </w:rPr>
          <m:t>I</m:t>
        </m:r>
      </m:oMath>
      <w:r>
        <w:t>.</w:t>
      </w:r>
    </w:p>
    <w:p w14:paraId="0470FEEE" w14:textId="77777777" w:rsidR="0012409E" w:rsidRDefault="0012409E" w:rsidP="000C7168">
      <w:pPr>
        <w:jc w:val="both"/>
      </w:pPr>
    </w:p>
    <w:p w14:paraId="7DF0989E" w14:textId="77777777" w:rsidR="0012409E" w:rsidRPr="008F4FC0" w:rsidRDefault="0012409E" w:rsidP="000C7168">
      <w:pPr>
        <w:jc w:val="both"/>
      </w:pPr>
      <w:r w:rsidRPr="008F4FC0">
        <w:t xml:space="preserve">Selection of </w:t>
      </w:r>
      <m:oMath>
        <m:r>
          <m:rPr>
            <m:sty m:val="bi"/>
          </m:rPr>
          <w:rPr>
            <w:rFonts w:ascii="Cambria Math" w:hAnsi="Cambria Math"/>
          </w:rPr>
          <m:t>Q</m:t>
        </m:r>
      </m:oMath>
    </w:p>
    <w:p w14:paraId="121BF364" w14:textId="5F99DE0F" w:rsidR="0012409E"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improper </w:t>
      </w:r>
      <m:oMath>
        <m:r>
          <m:rPr>
            <m:sty m:val="bi"/>
          </m:rPr>
          <w:rPr>
            <w:rFonts w:ascii="Cambria Math" w:hAnsi="Cambria Math"/>
          </w:rPr>
          <m:t>Q</m:t>
        </m:r>
      </m:oMath>
      <w:r>
        <w:t xml:space="preserve"> will even make the algorithm diverge. Usually, the </w:t>
      </w:r>
      <m:oMath>
        <m:r>
          <m:rPr>
            <m:sty m:val="bi"/>
          </m:rPr>
          <w:rPr>
            <w:rFonts w:ascii="Cambria Math" w:hAnsi="Cambria Math"/>
          </w:rPr>
          <m:t>Q</m:t>
        </m:r>
      </m:oMath>
      <w:r>
        <w:t xml:space="preserve"> is chosen based on previous knowledge. When there’s no sufficient knowledge for </w:t>
      </w:r>
      <m:oMath>
        <m:r>
          <m:rPr>
            <m:sty m:val="bi"/>
          </m:rPr>
          <w:rPr>
            <w:rFonts w:ascii="Cambria Math" w:hAnsi="Cambria Math"/>
          </w:rPr>
          <m:t>Q</m:t>
        </m:r>
      </m:oMath>
      <w:r>
        <w:t>, it is usually adjusted by manual trial-and-error approaches. Although we can use the EM algorithm</w:t>
      </w:r>
      <w:r>
        <w:fldChar w:fldCharType="begin" w:fldLock="1"/>
      </w:r>
      <w:r w:rsidR="006D79F1">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FB3229" w:rsidRPr="00FB3229">
        <w:rPr>
          <w:noProof/>
          <w:vertAlign w:val="superscript"/>
        </w:rPr>
        <w:t>20</w:t>
      </w:r>
      <w:r>
        <w:fldChar w:fldCharType="end"/>
      </w:r>
      <w:r>
        <w:t xml:space="preserve"> to estimate </w:t>
      </w:r>
      <m:oMath>
        <m:r>
          <m:rPr>
            <m:sty m:val="bi"/>
          </m:rPr>
          <w:rPr>
            <w:rFonts w:ascii="Cambria Math" w:hAnsi="Cambria Math"/>
          </w:rPr>
          <m:t>Q</m:t>
        </m:r>
      </m:oMath>
      <w:r>
        <w:t>, the convergence is notoriously slow, even with an accelerator</w:t>
      </w:r>
      <w:r>
        <w:fldChar w:fldCharType="begin" w:fldLock="1"/>
      </w:r>
      <w:r w:rsidR="006D79F1">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FB3229" w:rsidRPr="00FB3229">
        <w:rPr>
          <w:noProof/>
          <w:vertAlign w:val="superscript"/>
        </w:rPr>
        <w:t>21</w:t>
      </w:r>
      <w:r>
        <w:fldChar w:fldCharType="end"/>
      </w:r>
      <w:r>
        <w:t xml:space="preserve">. </w:t>
      </w:r>
    </w:p>
    <w:p w14:paraId="3F2716CF" w14:textId="247CE9EB" w:rsidR="0012409E" w:rsidRDefault="0012409E" w:rsidP="000C7168">
      <w:pPr>
        <w:jc w:val="both"/>
      </w:pPr>
      <w:r>
        <w:t xml:space="preserve">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The </w:t>
      </w:r>
      <m:oMath>
        <m:r>
          <m:rPr>
            <m:sty m:val="bi"/>
          </m:rPr>
          <w:rPr>
            <w:rFonts w:ascii="Cambria Math" w:hAnsi="Cambria Math"/>
          </w:rPr>
          <m:t>Q</m:t>
        </m:r>
      </m:oMath>
      <w:r w:rsidR="00CC7F21">
        <w:t xml:space="preserve"> is assumed to be diagonal, i.e. 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 xml:space="preserve">are unconditionally independent. Besides estimating </w:t>
      </w:r>
      <m:oMath>
        <m:r>
          <m:rPr>
            <m:sty m:val="bi"/>
          </m:rPr>
          <w:rPr>
            <w:rFonts w:ascii="Cambria Math" w:hAnsi="Cambria Math"/>
          </w:rPr>
          <m:t>Q</m:t>
        </m:r>
      </m:oMath>
      <w:r w:rsidR="00CC7F21">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0C7168">
      <w:pPr>
        <w:jc w:val="both"/>
      </w:pPr>
    </w:p>
    <w:p w14:paraId="56998ABA" w14:textId="00F9EFE1" w:rsidR="0012409E" w:rsidRPr="008F4FC0" w:rsidRDefault="0012409E" w:rsidP="000C7168">
      <w:pPr>
        <w:pStyle w:val="Heading3"/>
        <w:jc w:val="both"/>
        <w:rPr>
          <w:u w:val="single"/>
        </w:rPr>
      </w:pPr>
      <w:r w:rsidRPr="008F4FC0">
        <w:rPr>
          <w:u w:val="single"/>
        </w:rPr>
        <w:t xml:space="preserve">Estimation of Short-Term Effect: </w:t>
      </w:r>
      <w:r w:rsidR="000615A7" w:rsidRPr="008F4FC0">
        <w:rPr>
          <w:u w:val="single"/>
        </w:rPr>
        <w:t xml:space="preserve">Additive Effects Depending on presynaptic ISIs </w:t>
      </w:r>
    </w:p>
    <w:p w14:paraId="5B6BF39C" w14:textId="46A3A278" w:rsidR="0012409E" w:rsidRDefault="001F3C2B" w:rsidP="000C7168">
      <w:pPr>
        <w:jc w:val="both"/>
      </w:pPr>
      <w:r>
        <w:t>Since the short-term effects are changing too fast, it’s impossible to track them by adaptive smoothing. Here, we model t</w:t>
      </w:r>
      <w:r w:rsidR="0012409E">
        <w:t>he short-term synaptic plasticity by</w:t>
      </w:r>
      <w:r>
        <w:t xml:space="preserve"> the</w:t>
      </w:r>
      <w:r w:rsidR="0012409E">
        <w:t xml:space="preserve"> </w:t>
      </w:r>
      <w:r w:rsidR="00AA7AD0">
        <w:t>following</w:t>
      </w:r>
      <w:r w:rsidR="0012409E">
        <w:t xml:space="preserve"> linear mode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r w:rsidR="00D21F0E">
        <w:t>:</w:t>
      </w:r>
    </w:p>
    <w:tbl>
      <w:tblPr>
        <w:tblStyle w:val="TableGrid"/>
        <w:tblW w:w="5000" w:type="pct"/>
        <w:jc w:val="center"/>
        <w:tblLook w:val="04A0" w:firstRow="1" w:lastRow="0" w:firstColumn="1" w:lastColumn="0" w:noHBand="0" w:noVBand="1"/>
      </w:tblPr>
      <w:tblGrid>
        <w:gridCol w:w="635"/>
        <w:gridCol w:w="8479"/>
        <w:gridCol w:w="812"/>
      </w:tblGrid>
      <w:tr w:rsidR="0012409E" w14:paraId="7F396A9A" w14:textId="77777777" w:rsidTr="00DC1D95">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45EE9823" w:rsidR="0012409E" w:rsidRDefault="0012409E" w:rsidP="000C7168">
            <w:pPr>
              <w:jc w:val="both"/>
            </w:pPr>
            <w:r>
              <w:t>(</w:t>
            </w:r>
            <w:r w:rsidR="00DC1D95">
              <w:t>2</w:t>
            </w:r>
            <w:r>
              <w:t>.1</w:t>
            </w:r>
            <w:r w:rsidR="00DC1D95">
              <w:t>8</w:t>
            </w:r>
            <w:r>
              <w:t>)</w:t>
            </w:r>
          </w:p>
        </w:tc>
      </w:tr>
      <w:tr w:rsidR="0012409E" w14:paraId="17FDB40D" w14:textId="77777777" w:rsidTr="00DC1D95">
        <w:trPr>
          <w:jc w:val="center"/>
        </w:trPr>
        <w:tc>
          <w:tcPr>
            <w:tcW w:w="331" w:type="pct"/>
          </w:tcPr>
          <w:p w14:paraId="58BB9BFE" w14:textId="77777777" w:rsidR="0012409E" w:rsidRDefault="0012409E" w:rsidP="000C7168">
            <w:pPr>
              <w:jc w:val="both"/>
            </w:pPr>
          </w:p>
        </w:tc>
        <w:tc>
          <w:tcPr>
            <w:tcW w:w="4282" w:type="pct"/>
          </w:tcPr>
          <w:p w14:paraId="305C3777" w14:textId="1C1A903C"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84790CA" w:rsidR="0012409E" w:rsidRDefault="0012409E" w:rsidP="000C7168">
            <w:pPr>
              <w:jc w:val="both"/>
            </w:pPr>
            <w:r>
              <w:t>(</w:t>
            </w:r>
            <w:r w:rsidR="00DC1D95">
              <w:t>2</w:t>
            </w:r>
            <w:r>
              <w:t>.1</w:t>
            </w:r>
            <w:r w:rsidR="00DC1D95">
              <w:t>9</w:t>
            </w:r>
            <w:r>
              <w:t>)</w:t>
            </w:r>
          </w:p>
        </w:tc>
      </w:tr>
    </w:tbl>
    <w:p w14:paraId="7AF11CB4" w14:textId="77777777" w:rsidR="0012409E" w:rsidRDefault="0012409E" w:rsidP="000C7168">
      <w:pPr>
        <w:jc w:val="both"/>
      </w:pPr>
    </w:p>
    <w:p w14:paraId="2716779D" w14:textId="612F0DE6" w:rsidR="00D7662B" w:rsidRDefault="000E6306" w:rsidP="000C7168">
      <w:pPr>
        <w:jc w:val="both"/>
      </w:pPr>
      <w: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and </w:t>
      </w:r>
      <w:r w:rsidR="00D7662B">
        <w:t>the inter-spike interval</w:t>
      </w:r>
      <w:r w:rsidR="00DC1D95">
        <w:t xml:space="preserve"> (ISI)</w:t>
      </w:r>
      <w:r w:rsidR="00D7662B">
        <w:t xml:space="preserve">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spikes i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1</m:t>
            </m:r>
          </m:sub>
        </m:sSub>
      </m:oMath>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gives amplitude of short-term effect under different ISIs. The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is modeled by 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on presynaptic spikes, with exponentially decay</w:t>
      </w:r>
      <w:r w:rsidR="00AA7AD0">
        <w:t>ing o</w:t>
      </w:r>
      <w:r w:rsidR="00F71CBD">
        <w:t>f</w:t>
      </w:r>
      <w:r w:rsidR="0089520B">
        <w:t xml:space="preserve"> 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The nonlinearity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A7AD0">
        <w:t xml:space="preserve"> is captured by linear combinations of raised-cosine basis function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AA7AD0">
        <w:t xml:space="preserve">, which are functions of presynaptic ISI. </w:t>
      </w:r>
    </w:p>
    <w:p w14:paraId="545CB45B" w14:textId="77777777" w:rsidR="00D7662B" w:rsidRDefault="00D7662B" w:rsidP="000C7168">
      <w:pPr>
        <w:jc w:val="both"/>
      </w:pPr>
    </w:p>
    <w:p w14:paraId="529A60FC" w14:textId="3BC3086B" w:rsidR="0012409E" w:rsidRDefault="0012409E" w:rsidP="000C7168">
      <w:pPr>
        <w:jc w:val="both"/>
      </w:pPr>
      <w:r>
        <w:t>To simplify notations, define</w:t>
      </w:r>
      <w:r w:rsidR="00AA7AD0">
        <w:t xml:space="preserv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w:t>
      </w:r>
      <w:r w:rsidR="00F43973">
        <w:t xml:space="preserve">is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w:t>
      </w:r>
      <w:r w:rsidR="00F43973">
        <w:t>T</w:t>
      </w:r>
      <w:r>
        <w:t>he variance</w:t>
      </w:r>
      <w:r w:rsidR="000E2DA7">
        <w:t>s</w:t>
      </w:r>
      <w:r>
        <w:t xml:space="preserve"> for </w:t>
      </w:r>
      <w:r w:rsidR="00F71CBD">
        <w:t>STP</w:t>
      </w:r>
      <w:r>
        <w:t xml:space="preserve"> and modification function can be </w:t>
      </w:r>
      <w:r w:rsidR="00F43973">
        <w:t>calculated</w:t>
      </w:r>
      <w:r>
        <w:t xml:space="preserve"> as:</w:t>
      </w:r>
    </w:p>
    <w:tbl>
      <w:tblPr>
        <w:tblStyle w:val="TableGrid"/>
        <w:tblW w:w="5000" w:type="pct"/>
        <w:jc w:val="center"/>
        <w:tblLook w:val="04A0" w:firstRow="1" w:lastRow="0" w:firstColumn="1" w:lastColumn="0" w:noHBand="0" w:noVBand="1"/>
      </w:tblPr>
      <w:tblGrid>
        <w:gridCol w:w="635"/>
        <w:gridCol w:w="8479"/>
        <w:gridCol w:w="812"/>
      </w:tblGrid>
      <w:tr w:rsidR="0012409E" w14:paraId="3DCBB4E5" w14:textId="77777777" w:rsidTr="00DC1D95">
        <w:trPr>
          <w:jc w:val="center"/>
        </w:trPr>
        <w:tc>
          <w:tcPr>
            <w:tcW w:w="323" w:type="pct"/>
          </w:tcPr>
          <w:p w14:paraId="0787888E" w14:textId="77777777" w:rsidR="0012409E" w:rsidRDefault="0012409E" w:rsidP="000C7168">
            <w:pPr>
              <w:jc w:val="both"/>
            </w:pPr>
          </w:p>
        </w:tc>
        <w:tc>
          <w:tcPr>
            <w:tcW w:w="4274" w:type="pct"/>
          </w:tcPr>
          <w:p w14:paraId="758E5D5D" w14:textId="77777777"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4300F22A" w:rsidR="0012409E" w:rsidRDefault="0012409E" w:rsidP="000C7168">
            <w:pPr>
              <w:jc w:val="both"/>
            </w:pPr>
            <w:r>
              <w:t>(</w:t>
            </w:r>
            <w:r w:rsidR="00DC1D95">
              <w:t>2</w:t>
            </w:r>
            <w:r>
              <w:t>.</w:t>
            </w:r>
            <w:r w:rsidR="00DC1D95">
              <w:t>20</w:t>
            </w:r>
            <w:r>
              <w:t>)</w:t>
            </w:r>
          </w:p>
        </w:tc>
      </w:tr>
      <w:tr w:rsidR="0012409E" w14:paraId="14ECA803" w14:textId="77777777" w:rsidTr="00DC1D95">
        <w:trPr>
          <w:jc w:val="center"/>
        </w:trPr>
        <w:tc>
          <w:tcPr>
            <w:tcW w:w="323" w:type="pct"/>
          </w:tcPr>
          <w:p w14:paraId="4AE79B51" w14:textId="77777777" w:rsidR="0012409E" w:rsidRDefault="0012409E" w:rsidP="000C7168">
            <w:pPr>
              <w:jc w:val="both"/>
            </w:pPr>
          </w:p>
        </w:tc>
        <w:tc>
          <w:tcPr>
            <w:tcW w:w="4274" w:type="pct"/>
          </w:tcPr>
          <w:p w14:paraId="323E625F" w14:textId="18DBAB7D"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16B878EF" w:rsidR="0012409E" w:rsidRDefault="0012409E" w:rsidP="000C7168">
            <w:pPr>
              <w:jc w:val="both"/>
            </w:pPr>
            <w:r>
              <w:t>(</w:t>
            </w:r>
            <w:r w:rsidR="00DC1D95">
              <w:t>2</w:t>
            </w:r>
            <w:r>
              <w:t>.</w:t>
            </w:r>
            <w:r w:rsidR="00DC1D95">
              <w:t>21</w:t>
            </w:r>
            <w:r>
              <w:t>)</w:t>
            </w:r>
          </w:p>
        </w:tc>
      </w:tr>
    </w:tbl>
    <w:p w14:paraId="1E1F9082" w14:textId="77777777" w:rsidR="00605286" w:rsidRDefault="00605286" w:rsidP="00923D2E">
      <w:pPr>
        <w:jc w:val="both"/>
      </w:pPr>
    </w:p>
    <w:p w14:paraId="088593CF" w14:textId="0EF71AD7" w:rsidR="00D7662B" w:rsidRPr="004A5EE6" w:rsidRDefault="00D7662B" w:rsidP="000C7168">
      <w:pPr>
        <w:jc w:val="both"/>
      </w:pPr>
      <w:r>
        <w:t xml:space="preserve">A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the hyper-parameter</w:t>
      </w:r>
      <w:r w:rsidR="00F7115A">
        <w:t>s</w:t>
      </w:r>
      <w:r w:rsidR="004A5EE6">
        <w:t xml:space="preserve"> </w:t>
      </w:r>
      <m:oMath>
        <m:r>
          <m:rPr>
            <m:sty m:val="bi"/>
          </m:rPr>
          <w:rPr>
            <w:rFonts w:ascii="Cambria Math" w:hAnsi="Cambria Math"/>
          </w:rPr>
          <m:t>Q</m:t>
        </m:r>
      </m:oMath>
      <w:r w:rsidR="00A878E9">
        <w:rPr>
          <w:bCs/>
        </w:rPr>
        <w:t xml:space="preserve"> and</w:t>
      </w:r>
      <w:r w:rsidR="00F7115A">
        <w:rPr>
          <w:bCs/>
        </w:rPr>
        <w:t xml:space="preserve"> parameters defining raised-cosine basi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F7115A">
        <w:t>.</w:t>
      </w:r>
      <w:r w:rsidR="004A5EE6">
        <w:t xml:space="preserve"> We 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55BE7B46" w14:textId="4A802E66" w:rsidR="00E94301" w:rsidRDefault="00E94301" w:rsidP="000C7168">
      <w:pPr>
        <w:jc w:val="both"/>
      </w:pPr>
    </w:p>
    <w:p w14:paraId="40437A44" w14:textId="27859288" w:rsidR="00781EBC" w:rsidRDefault="00E94301" w:rsidP="00A503CF">
      <w:pPr>
        <w:pStyle w:val="Heading2"/>
      </w:pPr>
      <w:r>
        <w:t>Simulations</w:t>
      </w:r>
    </w:p>
    <w:p w14:paraId="069AAEB8" w14:textId="3507A20D" w:rsidR="00622BF3" w:rsidRDefault="00E94301" w:rsidP="000C7168">
      <w:pPr>
        <w:jc w:val="both"/>
      </w:pPr>
      <w:r>
        <w:t xml:space="preserve">Here we validate </w:t>
      </w:r>
      <w:r w:rsidR="00D7778E">
        <w:t>the model using simulated pre- and postsynaptic spiking. Presynaptic spike times are generated</w:t>
      </w:r>
      <w:r w:rsidR="004C7489">
        <w:t xml:space="preserve"> by homogeneous Poisson process with a firing rate of 5Hz, if not specified.</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5 and 2.6</w:t>
      </w:r>
      <w:r w:rsidR="00A503CF">
        <w:t xml:space="preserve">. The observed time length is 20min if not specified, with binsize </w:t>
      </w:r>
      <m:oMath>
        <m:r>
          <m:rPr>
            <m:sty m:val="p"/>
          </m:rPr>
          <w:rPr>
            <w:rFonts w:ascii="Cambria Math" w:hAnsi="Cambria Math"/>
          </w:rPr>
          <m:t>Δ</m:t>
        </m:r>
        <m:r>
          <w:rPr>
            <w:rFonts w:ascii="Cambria Math" w:hAnsi="Cambria Math"/>
          </w:rPr>
          <m:t>t</m:t>
        </m:r>
      </m:oMath>
      <w:r w:rsidR="00A503CF">
        <w:t xml:space="preserve"> be 1ms. </w:t>
      </w:r>
    </w:p>
    <w:p w14:paraId="560A823C" w14:textId="3CCD521E" w:rsidR="004C7489" w:rsidRDefault="00A503CF" w:rsidP="000C7168">
      <w:pPr>
        <w:jc w:val="both"/>
      </w:pPr>
      <w:r>
        <w:t>For simulating spike-timing-dependent plasticity (STDP)</w:t>
      </w:r>
      <w:r w:rsidR="00622BF3">
        <w:t>, a special and more realistic model for LTP</w:t>
      </w:r>
      <w:r>
        <w:t xml:space="preserve">, the modification function is set as a double-exponential function, which can accurately model STDP in cortical and hippocampal slices. In this case, each pair </w:t>
      </w:r>
      <w:r w:rsidR="00055883">
        <w:t>of pre- and post-synaptic spikes modifies the synapse by</w:t>
      </w:r>
    </w:p>
    <w:tbl>
      <w:tblPr>
        <w:tblStyle w:val="TableGrid"/>
        <w:tblW w:w="5000" w:type="pct"/>
        <w:jc w:val="center"/>
        <w:tblLook w:val="04A0" w:firstRow="1" w:lastRow="0" w:firstColumn="1" w:lastColumn="0" w:noHBand="0" w:noVBand="1"/>
      </w:tblPr>
      <w:tblGrid>
        <w:gridCol w:w="636"/>
        <w:gridCol w:w="8478"/>
        <w:gridCol w:w="812"/>
      </w:tblGrid>
      <w:tr w:rsidR="006D79F1" w14:paraId="50256DE5" w14:textId="77777777" w:rsidTr="00C809D9">
        <w:trPr>
          <w:jc w:val="center"/>
        </w:trPr>
        <w:tc>
          <w:tcPr>
            <w:tcW w:w="350" w:type="pct"/>
          </w:tcPr>
          <w:p w14:paraId="38F7B4F2" w14:textId="77777777" w:rsidR="006D79F1" w:rsidRDefault="006D79F1" w:rsidP="00C809D9">
            <w:pPr>
              <w:jc w:val="both"/>
            </w:pPr>
          </w:p>
        </w:tc>
        <w:tc>
          <w:tcPr>
            <w:tcW w:w="4300" w:type="pct"/>
          </w:tcPr>
          <w:p w14:paraId="11E5837B" w14:textId="23976849" w:rsidR="006D79F1" w:rsidRPr="000137D3" w:rsidRDefault="006D79F1"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350" w:type="pct"/>
          </w:tcPr>
          <w:p w14:paraId="2CF1B7D0" w14:textId="30E8B7DF" w:rsidR="006D79F1" w:rsidRDefault="006D79F1" w:rsidP="00C809D9">
            <w:pPr>
              <w:jc w:val="both"/>
            </w:pPr>
            <w:r>
              <w:t>(2.22)</w:t>
            </w:r>
          </w:p>
        </w:tc>
      </w:tr>
    </w:tbl>
    <w:p w14:paraId="131399FD" w14:textId="720DCCE0" w:rsidR="00A503CF" w:rsidRDefault="00A503CF" w:rsidP="000C7168">
      <w:pPr>
        <w:jc w:val="both"/>
      </w:pPr>
    </w:p>
    <w:p w14:paraId="64E4D8CB" w14:textId="577E9E0D" w:rsidR="00622BF3" w:rsidRDefault="00055883" w:rsidP="000C7168">
      <w:pPr>
        <w:jc w:val="both"/>
      </w:pPr>
      <w:r>
        <w:t xml:space="preserve">In our cas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t>.</w:t>
      </w:r>
      <w:r w:rsidR="004827E5">
        <w:t xml:space="preserve"> </w:t>
      </w:r>
      <w:r w:rsidR="006D79F1">
        <w:t>We further add an additional long-term decaying factor that pushes the synaptic weights back to 1, as in Stevenson et al</w:t>
      </w:r>
      <w:r w:rsidR="006D79F1">
        <w:fldChar w:fldCharType="begin" w:fldLock="1"/>
      </w:r>
      <w:r w:rsidR="006D79F1">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operties":{"noteIndex":0},"schema":"https://github.com/citation-style-language/schema/raw/master/csl-citation.json"}</w:instrText>
      </w:r>
      <w:r w:rsidR="006D79F1">
        <w:fldChar w:fldCharType="separate"/>
      </w:r>
      <w:r w:rsidR="006D79F1" w:rsidRPr="006D79F1">
        <w:rPr>
          <w:noProof/>
          <w:vertAlign w:val="superscript"/>
        </w:rPr>
        <w:t>10</w:t>
      </w:r>
      <w:r w:rsidR="006D79F1">
        <w:fldChar w:fldCharType="end"/>
      </w:r>
      <w:r w:rsidR="006D79F1">
        <w:t>.</w:t>
      </w:r>
      <w:r w:rsidR="00622BF3">
        <w:t xml:space="preserve"> Namely,</w:t>
      </w:r>
    </w:p>
    <w:tbl>
      <w:tblPr>
        <w:tblStyle w:val="TableGrid"/>
        <w:tblW w:w="5000" w:type="pct"/>
        <w:jc w:val="center"/>
        <w:tblLook w:val="04A0" w:firstRow="1" w:lastRow="0" w:firstColumn="1" w:lastColumn="0" w:noHBand="0" w:noVBand="1"/>
      </w:tblPr>
      <w:tblGrid>
        <w:gridCol w:w="636"/>
        <w:gridCol w:w="8478"/>
        <w:gridCol w:w="812"/>
      </w:tblGrid>
      <w:tr w:rsidR="00A878E9" w14:paraId="75833499" w14:textId="77777777" w:rsidTr="00A22220">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C83123"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77777777" w:rsidR="00A878E9" w:rsidRDefault="00A878E9" w:rsidP="00A22220">
            <w:pPr>
              <w:jc w:val="both"/>
            </w:pPr>
            <w:r>
              <w:t>(2.23)</w:t>
            </w:r>
          </w:p>
        </w:tc>
      </w:tr>
    </w:tbl>
    <w:p w14:paraId="2F822C7E" w14:textId="516B4732" w:rsidR="00A878E9" w:rsidRDefault="00A878E9" w:rsidP="000C7168">
      <w:pPr>
        <w:jc w:val="both"/>
      </w:pPr>
    </w:p>
    <w:p w14:paraId="1B971F09" w14:textId="57C9FD61" w:rsidR="00A878E9" w:rsidRDefault="00A878E9" w:rsidP="000C7168">
      <w:pPr>
        <w:jc w:val="both"/>
      </w:pPr>
      <w:r>
        <w:lastRenderedPageBreak/>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r>
        <w:t xml:space="preserve"> </w:t>
      </w:r>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5</m:t>
            </m:r>
          </m:sup>
        </m:sSup>
        <m:r>
          <w:rPr>
            <w:rFonts w:ascii="Cambria Math" w:hAnsi="Cambria Math"/>
          </w:rPr>
          <m:t>)</m:t>
        </m:r>
      </m:oMath>
      <w:r w:rsidR="00025D9F">
        <w:t xml:space="preserve">, if not specified. </w:t>
      </w:r>
    </w:p>
    <w:p w14:paraId="2BDE2BCC" w14:textId="09EBB76A" w:rsidR="00A878E9" w:rsidRDefault="00A878E9" w:rsidP="000C7168">
      <w:pPr>
        <w:jc w:val="both"/>
      </w:pPr>
    </w:p>
    <w:p w14:paraId="33C84FED" w14:textId="53E2B98B" w:rsidR="000361CA" w:rsidRDefault="00975073" w:rsidP="000C7168">
      <w:pPr>
        <w:pStyle w:val="Heading1"/>
        <w:jc w:val="both"/>
      </w:pPr>
      <w:r>
        <w:t xml:space="preserve">3 </w:t>
      </w:r>
      <w:r w:rsidR="000361CA">
        <w:t>Results</w:t>
      </w:r>
    </w:p>
    <w:p w14:paraId="6E854FA1" w14:textId="5DDF1619" w:rsidR="004B2C7B" w:rsidRDefault="00CA2AE3" w:rsidP="000C7168">
      <w:pPr>
        <w:jc w:val="both"/>
      </w:pPr>
      <w:r>
        <w:t xml:space="preserve">In this </w:t>
      </w:r>
      <w:r w:rsidR="004B2C7B">
        <w:t>study</w:t>
      </w:r>
      <w:r w:rsidR="0098310B">
        <w:t>,</w:t>
      </w:r>
      <w:r>
        <w:t xml:space="preserve"> </w:t>
      </w:r>
      <w:r w:rsidR="0098310B">
        <w:t xml:space="preserve">1) </w:t>
      </w:r>
      <w:r>
        <w:t xml:space="preserve">we </w:t>
      </w:r>
      <w:r w:rsidR="00D637F8">
        <w:t>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73022455" w:rsidR="004B2C7B" w:rsidRDefault="004B2C7B" w:rsidP="000C7168">
      <w:pPr>
        <w:jc w:val="both"/>
      </w:pPr>
      <w:r>
        <w:t xml:space="preserve">In this section, </w:t>
      </w:r>
      <w:r w:rsidR="00C83123">
        <w:t>t</w:t>
      </w:r>
      <w:r w:rsidR="009313AC">
        <w: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methods are easy to implement and can give powerful insight about synaptic weights. </w:t>
      </w:r>
      <w:r w:rsidR="00C83123">
        <w:t>However, through</w:t>
      </w:r>
      <w:r w:rsidR="0081391D">
        <w:t xml:space="preserve"> traditional </w:t>
      </w:r>
      <w:r w:rsidR="00E6262B">
        <w:t>we cannot give accurate and detailed inferences on the synaptic weights</w:t>
      </w:r>
      <w:r w:rsidR="00D61526">
        <w:t xml:space="preserve">. </w:t>
      </w:r>
      <w:r w:rsidR="00E6262B">
        <w:t>Also, the interval estimation is not possible for traditional methods.</w:t>
      </w:r>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lang w:eastAsia="zh-CN"/>
              </w:rPr>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w:t>
            </w:r>
            <w:r>
              <w:lastRenderedPageBreak/>
              <w:t>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8B327A5"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lang w:eastAsia="zh-CN"/>
              </w:rPr>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2" w:name="_Hlk55204305"/>
            <w:r>
              <w:t>by splitting cross-correlogram for quartiles of recording time.</w:t>
            </w:r>
            <w:bookmarkEnd w:id="2"/>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lastRenderedPageBreak/>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lang w:eastAsia="zh-CN"/>
              </w:rPr>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0FE280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60720768"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r w:rsidR="00180577">
        <w:t>changing postsynaptic</w:t>
      </w:r>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48BE9ABE"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step-changing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lang w:eastAsia="zh-CN"/>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577EA301"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The model can be mis-specified</w:t>
      </w:r>
      <w:r w:rsidR="00CC70C3">
        <w:t xml:space="preserve"> by</w:t>
      </w:r>
      <w:r>
        <w:t xml:space="preserve"> omitting any one of these three pieces, i.e. baseline, LTP and STP. Although the mis-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0764EE2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exp(3) = 20 Hz, and the presynaptic firing rate fluctuated around 8Hz. The STP is depression.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3516C1C8"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bookmarkStart w:id="3" w:name="_GoBack"/>
            <w:bookmarkEnd w:id="3"/>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6448C3D1" w:rsidR="000361CA" w:rsidRDefault="00975073" w:rsidP="000C7168">
      <w:pPr>
        <w:pStyle w:val="Heading1"/>
        <w:jc w:val="both"/>
      </w:pPr>
      <w:r>
        <w:t xml:space="preserve">4 </w:t>
      </w:r>
      <w:r w:rsidR="000361CA">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291E55A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623F09">
        <w:fldChar w:fldCharType="separate"/>
      </w:r>
      <w:r w:rsidR="00FB3229" w:rsidRPr="00FB3229">
        <w:rPr>
          <w:noProof/>
          <w:vertAlign w:val="superscript"/>
        </w:rPr>
        <w:t>18</w:t>
      </w:r>
      <w:r w:rsidR="00623F09">
        <w:fldChar w:fldCharType="end"/>
      </w:r>
      <w:r w:rsidR="00623F09">
        <w:t>. Some previous research for synaptic strength inference had tried to tackle this problem by including postsynaptic history effects</w:t>
      </w:r>
      <w:r w:rsidR="00623F09">
        <w:fldChar w:fldCharType="begin" w:fldLock="1"/>
      </w:r>
      <w:r w:rsidR="002E04F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2&lt;/sup&gt;","plainTextFormattedCitation":"10,11,14,22","previouslyFormattedCitation":"&lt;sup&gt;10,11,14,22&lt;/sup&gt;"},"properties":{"noteIndex":0},"schema":"https://github.com/citation-style-language/schema/raw/master/csl-citation.json"}</w:instrText>
      </w:r>
      <w:r w:rsidR="00623F09">
        <w:fldChar w:fldCharType="separate"/>
      </w:r>
      <w:r w:rsidR="002735D8" w:rsidRPr="002735D8">
        <w:rPr>
          <w:noProof/>
          <w:vertAlign w:val="superscript"/>
        </w:rPr>
        <w:t>10,11,14,22</w:t>
      </w:r>
      <w:r w:rsidR="00623F09">
        <w:fldChar w:fldCharType="end"/>
      </w:r>
      <w:r w:rsidR="00623F09">
        <w:t xml:space="preserve">. However, the postsynaptic history may not capture all effects that have impact on neural activity, and the history effects can also be biased by omitted </w:t>
      </w:r>
      <w:r w:rsidR="00623F09">
        <w:lastRenderedPageBreak/>
        <w:t>variables. Therefore, we allow the postsynaptic baseline firing rates to be time-varying to compensate for slowly varying omitted variables. By conditioning on the adaptive baseline, the inference on synaptic strengths will be unbiased.</w:t>
      </w:r>
    </w:p>
    <w:p w14:paraId="6850D25B" w14:textId="32102121"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C)</m:t>
            </m:r>
          </m:sup>
        </m:sSubSup>
        <m:r>
          <w:rPr>
            <w:rFonts w:ascii="Cambria Math" w:hAnsi="Cambria Math"/>
          </w:rPr>
          <m:t>)'</m:t>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d>
          </m:e>
          <m:sup>
            <m:r>
              <w:rPr>
                <w:rFonts w:ascii="Cambria Math" w:hAnsi="Cambria Math"/>
              </w:rPr>
              <m:t>'</m:t>
            </m:r>
          </m:sup>
        </m:sSup>
      </m:oMath>
      <w:r w:rsidR="00C660DA">
        <w:t xml:space="preserve"> in adaptive smoothing and expanding parameter dimension for STP estimation, the model can be fitted by the same techniques.</w:t>
      </w:r>
      <w:bookmarkStart w:id="4" w:name="_Hlk54891174"/>
    </w:p>
    <w:p w14:paraId="65180E93" w14:textId="0E2E6A3B" w:rsidR="00C660DA" w:rsidRDefault="00C660DA" w:rsidP="00C660DA">
      <w:pPr>
        <w:jc w:val="both"/>
      </w:pPr>
      <w:r>
        <w:t>Several alternative statistical and biophysical models were used to describe LTP (e.g.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and STP (e.g. TM</w:t>
      </w:r>
      <w:r>
        <w:fldChar w:fldCharType="begin" w:fldLock="1"/>
      </w:r>
      <w:r w:rsidR="002E04FB">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4&lt;/sup&gt;","plainTextFormattedCitation":"24","previouslyFormattedCitation":"&lt;sup&gt;24&lt;/sup&gt;"},"properties":{"noteIndex":0},"schema":"https://github.com/citation-style-language/schema/raw/master/csl-citation.json"}</w:instrText>
      </w:r>
      <w:r>
        <w:fldChar w:fldCharType="separate"/>
      </w:r>
      <w:r w:rsidR="002735D8" w:rsidRPr="002735D8">
        <w:rPr>
          <w:noProof/>
          <w:vertAlign w:val="superscript"/>
        </w:rPr>
        <w:t>24</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ADBFB00"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to make a more detailed inference.</w:t>
      </w:r>
    </w:p>
    <w:bookmarkEnd w:id="4"/>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29F1AF6E" w14:textId="069104EE" w:rsidR="006D79F1" w:rsidRPr="006D79F1" w:rsidRDefault="00510B75" w:rsidP="006D79F1">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6D79F1" w:rsidRPr="006D79F1">
        <w:rPr>
          <w:rFonts w:cs="Open Sans"/>
          <w:noProof/>
          <w:szCs w:val="24"/>
        </w:rPr>
        <w:t>1.</w:t>
      </w:r>
      <w:r w:rsidR="006D79F1" w:rsidRPr="006D79F1">
        <w:rPr>
          <w:rFonts w:cs="Open Sans"/>
          <w:noProof/>
          <w:szCs w:val="24"/>
        </w:rPr>
        <w:tab/>
        <w:t xml:space="preserve">Barthó, P. </w:t>
      </w:r>
      <w:r w:rsidR="006D79F1" w:rsidRPr="006D79F1">
        <w:rPr>
          <w:rFonts w:cs="Open Sans"/>
          <w:i/>
          <w:iCs/>
          <w:noProof/>
          <w:szCs w:val="24"/>
        </w:rPr>
        <w:t>et al.</w:t>
      </w:r>
      <w:r w:rsidR="006D79F1" w:rsidRPr="006D79F1">
        <w:rPr>
          <w:rFonts w:cs="Open Sans"/>
          <w:noProof/>
          <w:szCs w:val="24"/>
        </w:rPr>
        <w:t xml:space="preserve"> Characterization of neocortical principal cells and interneurons by network interactions and extracellular features. </w:t>
      </w:r>
      <w:r w:rsidR="006D79F1" w:rsidRPr="006D79F1">
        <w:rPr>
          <w:rFonts w:cs="Open Sans"/>
          <w:i/>
          <w:iCs/>
          <w:noProof/>
          <w:szCs w:val="24"/>
        </w:rPr>
        <w:t>J. Neurophysiol.</w:t>
      </w:r>
      <w:r w:rsidR="006D79F1" w:rsidRPr="006D79F1">
        <w:rPr>
          <w:rFonts w:cs="Open Sans"/>
          <w:noProof/>
          <w:szCs w:val="24"/>
        </w:rPr>
        <w:t xml:space="preserve"> </w:t>
      </w:r>
      <w:r w:rsidR="006D79F1" w:rsidRPr="006D79F1">
        <w:rPr>
          <w:rFonts w:cs="Open Sans"/>
          <w:b/>
          <w:bCs/>
          <w:noProof/>
          <w:szCs w:val="24"/>
        </w:rPr>
        <w:t>92</w:t>
      </w:r>
      <w:r w:rsidR="006D79F1" w:rsidRPr="006D79F1">
        <w:rPr>
          <w:rFonts w:cs="Open Sans"/>
          <w:noProof/>
          <w:szCs w:val="24"/>
        </w:rPr>
        <w:t>, 600–608 (2004).</w:t>
      </w:r>
    </w:p>
    <w:p w14:paraId="37E3D1F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w:t>
      </w:r>
      <w:r w:rsidRPr="006D79F1">
        <w:rPr>
          <w:rFonts w:cs="Open Sans"/>
          <w:noProof/>
          <w:szCs w:val="24"/>
        </w:rPr>
        <w:tab/>
        <w:t>Fetz, E., Toyama, K. &amp; Smith, W. Synaptic Interactions between Cortical Neurons. in 1–47 (Springer, Boston, MA, 1991). doi:10.1007/978-1-4615-6622-9_1.</w:t>
      </w:r>
    </w:p>
    <w:p w14:paraId="39FA199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3.</w:t>
      </w:r>
      <w:r w:rsidRPr="006D79F1">
        <w:rPr>
          <w:rFonts w:cs="Open Sans"/>
          <w:noProof/>
          <w:szCs w:val="24"/>
        </w:rPr>
        <w:tab/>
        <w:t xml:space="preserve">Perkel, D. H., Gerstein, G. L. &amp; Moore, G. P. Neuronal Spike Trains and Stochastic Point Processes: II. Simultaneous Spike Trains. </w:t>
      </w:r>
      <w:r w:rsidRPr="006D79F1">
        <w:rPr>
          <w:rFonts w:cs="Open Sans"/>
          <w:i/>
          <w:iCs/>
          <w:noProof/>
          <w:szCs w:val="24"/>
        </w:rPr>
        <w:t>Biophys. J.</w:t>
      </w:r>
      <w:r w:rsidRPr="006D79F1">
        <w:rPr>
          <w:rFonts w:cs="Open Sans"/>
          <w:noProof/>
          <w:szCs w:val="24"/>
        </w:rPr>
        <w:t xml:space="preserve"> </w:t>
      </w:r>
      <w:r w:rsidRPr="006D79F1">
        <w:rPr>
          <w:rFonts w:cs="Open Sans"/>
          <w:b/>
          <w:bCs/>
          <w:noProof/>
          <w:szCs w:val="24"/>
        </w:rPr>
        <w:t>7</w:t>
      </w:r>
      <w:r w:rsidRPr="006D79F1">
        <w:rPr>
          <w:rFonts w:cs="Open Sans"/>
          <w:noProof/>
          <w:szCs w:val="24"/>
        </w:rPr>
        <w:t>, 419–440 (1967).</w:t>
      </w:r>
    </w:p>
    <w:p w14:paraId="4AB4862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4.</w:t>
      </w:r>
      <w:r w:rsidRPr="006D79F1">
        <w:rPr>
          <w:rFonts w:cs="Open Sans"/>
          <w:noProof/>
          <w:szCs w:val="24"/>
        </w:rPr>
        <w:tab/>
        <w:t xml:space="preserve">Ren, N., Ito, S., Hafizi, H., Beggs, J. M. &amp; Stevenson, I. H. Model-based detection of putative synaptic connections from spike recordings with latency and type constraints. </w:t>
      </w:r>
      <w:r w:rsidRPr="006D79F1">
        <w:rPr>
          <w:rFonts w:cs="Open Sans"/>
          <w:i/>
          <w:iCs/>
          <w:noProof/>
          <w:szCs w:val="24"/>
        </w:rPr>
        <w:t>J. Neurophysiol.</w:t>
      </w:r>
      <w:r w:rsidRPr="006D79F1">
        <w:rPr>
          <w:rFonts w:cs="Open Sans"/>
          <w:noProof/>
          <w:szCs w:val="24"/>
        </w:rPr>
        <w:t xml:space="preserve"> (2020) doi:10.1152/jn.00066.2020.</w:t>
      </w:r>
    </w:p>
    <w:p w14:paraId="0A8C61C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5.</w:t>
      </w:r>
      <w:r w:rsidRPr="006D79F1">
        <w:rPr>
          <w:rFonts w:cs="Open Sans"/>
          <w:noProof/>
          <w:szCs w:val="24"/>
        </w:rPr>
        <w:tab/>
        <w:t xml:space="preserve">Kobayashi, R. </w:t>
      </w:r>
      <w:r w:rsidRPr="006D79F1">
        <w:rPr>
          <w:rFonts w:cs="Open Sans"/>
          <w:i/>
          <w:iCs/>
          <w:noProof/>
          <w:szCs w:val="24"/>
        </w:rPr>
        <w:t>et al.</w:t>
      </w:r>
      <w:r w:rsidRPr="006D79F1">
        <w:rPr>
          <w:rFonts w:cs="Open Sans"/>
          <w:noProof/>
          <w:szCs w:val="24"/>
        </w:rPr>
        <w:t xml:space="preserve"> Reconstructing neuronal circuitry from parallel spike trains. </w:t>
      </w:r>
      <w:r w:rsidRPr="006D79F1">
        <w:rPr>
          <w:rFonts w:cs="Open Sans"/>
          <w:i/>
          <w:iCs/>
          <w:noProof/>
          <w:szCs w:val="24"/>
        </w:rPr>
        <w:t>Nat. Commun.</w:t>
      </w:r>
      <w:r w:rsidRPr="006D79F1">
        <w:rPr>
          <w:rFonts w:cs="Open Sans"/>
          <w:noProof/>
          <w:szCs w:val="24"/>
        </w:rPr>
        <w:t xml:space="preserve"> </w:t>
      </w:r>
      <w:r w:rsidRPr="006D79F1">
        <w:rPr>
          <w:rFonts w:cs="Open Sans"/>
          <w:b/>
          <w:bCs/>
          <w:noProof/>
          <w:szCs w:val="24"/>
        </w:rPr>
        <w:t>10</w:t>
      </w:r>
      <w:r w:rsidRPr="006D79F1">
        <w:rPr>
          <w:rFonts w:cs="Open Sans"/>
          <w:noProof/>
          <w:szCs w:val="24"/>
        </w:rPr>
        <w:t>, 4468 (2019).</w:t>
      </w:r>
    </w:p>
    <w:p w14:paraId="468F418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6.</w:t>
      </w:r>
      <w:r w:rsidRPr="006D79F1">
        <w:rPr>
          <w:rFonts w:cs="Open Sans"/>
          <w:noProof/>
          <w:szCs w:val="24"/>
        </w:rPr>
        <w:tab/>
        <w:t xml:space="preserve">Zucker, R. S. &amp; Regehr, W. G. Short-Term Synaptic Plasticity. </w:t>
      </w:r>
      <w:r w:rsidRPr="006D79F1">
        <w:rPr>
          <w:rFonts w:cs="Open Sans"/>
          <w:i/>
          <w:iCs/>
          <w:noProof/>
          <w:szCs w:val="24"/>
        </w:rPr>
        <w:t>Annu. Rev. Physiol.</w:t>
      </w:r>
      <w:r w:rsidRPr="006D79F1">
        <w:rPr>
          <w:rFonts w:cs="Open Sans"/>
          <w:noProof/>
          <w:szCs w:val="24"/>
        </w:rPr>
        <w:t xml:space="preserve"> </w:t>
      </w:r>
      <w:r w:rsidRPr="006D79F1">
        <w:rPr>
          <w:rFonts w:cs="Open Sans"/>
          <w:b/>
          <w:bCs/>
          <w:noProof/>
          <w:szCs w:val="24"/>
        </w:rPr>
        <w:t>64</w:t>
      </w:r>
      <w:r w:rsidRPr="006D79F1">
        <w:rPr>
          <w:rFonts w:cs="Open Sans"/>
          <w:noProof/>
          <w:szCs w:val="24"/>
        </w:rPr>
        <w:t>, 355–405 (2002).</w:t>
      </w:r>
    </w:p>
    <w:p w14:paraId="00D1505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7.</w:t>
      </w:r>
      <w:r w:rsidRPr="006D79F1">
        <w:rPr>
          <w:rFonts w:cs="Open Sans"/>
          <w:noProof/>
          <w:szCs w:val="24"/>
        </w:rPr>
        <w:tab/>
        <w:t xml:space="preserve">Swadlow, H. A. &amp; Gusev, A. G. The impact of ‘bursting’ thalamic impulses at a neocortical </w:t>
      </w:r>
      <w:r w:rsidRPr="006D79F1">
        <w:rPr>
          <w:rFonts w:cs="Open Sans"/>
          <w:noProof/>
          <w:szCs w:val="24"/>
        </w:rPr>
        <w:lastRenderedPageBreak/>
        <w:t xml:space="preserve">synapse.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4</w:t>
      </w:r>
      <w:r w:rsidRPr="006D79F1">
        <w:rPr>
          <w:rFonts w:cs="Open Sans"/>
          <w:noProof/>
          <w:szCs w:val="24"/>
        </w:rPr>
        <w:t>, 402–408 (2001).</w:t>
      </w:r>
    </w:p>
    <w:p w14:paraId="7903652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8.</w:t>
      </w:r>
      <w:r w:rsidRPr="006D79F1">
        <w:rPr>
          <w:rFonts w:cs="Open Sans"/>
          <w:noProof/>
          <w:szCs w:val="24"/>
        </w:rPr>
        <w:tab/>
        <w:t xml:space="preserve">Fujisawa, S., Amarasingham, A., Harrison, M. T. &amp; Buzsáki, G. Behavior-dependent short-term assembly dynamics in the medial prefrontal cortex.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11</w:t>
      </w:r>
      <w:r w:rsidRPr="006D79F1">
        <w:rPr>
          <w:rFonts w:cs="Open Sans"/>
          <w:noProof/>
          <w:szCs w:val="24"/>
        </w:rPr>
        <w:t>, 823–833 (2008).</w:t>
      </w:r>
    </w:p>
    <w:p w14:paraId="124C83A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9.</w:t>
      </w:r>
      <w:r w:rsidRPr="006D79F1">
        <w:rPr>
          <w:rFonts w:cs="Open Sans"/>
          <w:noProof/>
          <w:szCs w:val="24"/>
        </w:rPr>
        <w:tab/>
        <w:t xml:space="preserve">Linderman, S., Stock, C. H. &amp; Adams, R. P. A framework for studying synaptic plasticity with neural spike train data. in </w:t>
      </w:r>
      <w:r w:rsidRPr="006D79F1">
        <w:rPr>
          <w:rFonts w:cs="Open Sans"/>
          <w:i/>
          <w:iCs/>
          <w:noProof/>
          <w:szCs w:val="24"/>
        </w:rPr>
        <w:t>Advances in Neural Information Processing Systems</w:t>
      </w:r>
      <w:r w:rsidRPr="006D79F1">
        <w:rPr>
          <w:rFonts w:cs="Open Sans"/>
          <w:noProof/>
          <w:szCs w:val="24"/>
        </w:rPr>
        <w:t xml:space="preserve"> (eds. Ghahramani, Z., Welling, M., Cortes, C., Lawrence, N. &amp; Weinberger, K. Q.) vol. 27 2330–2338 (Curran Associates, Inc., 2014).</w:t>
      </w:r>
    </w:p>
    <w:p w14:paraId="1C6468A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0.</w:t>
      </w:r>
      <w:r w:rsidRPr="006D79F1">
        <w:rPr>
          <w:rFonts w:cs="Open Sans"/>
          <w:noProof/>
          <w:szCs w:val="24"/>
        </w:rPr>
        <w:tab/>
        <w:t xml:space="preserve">Stevenson, I. H. &amp; Kording, K. Inferring spike-timing-dependent plasticity from spike train data. in </w:t>
      </w:r>
      <w:r w:rsidRPr="006D79F1">
        <w:rPr>
          <w:rFonts w:cs="Open Sans"/>
          <w:i/>
          <w:iCs/>
          <w:noProof/>
          <w:szCs w:val="24"/>
        </w:rPr>
        <w:t>Advances in Neural Information Processing Systems</w:t>
      </w:r>
      <w:r w:rsidRPr="006D79F1">
        <w:rPr>
          <w:rFonts w:cs="Open Sans"/>
          <w:noProof/>
          <w:szCs w:val="24"/>
        </w:rPr>
        <w:t xml:space="preserve"> (eds. Shawe-Taylor, J., Zemel, R. S., Bartlett, P., Pereira, F. C. N. &amp; Weinberger, K. Q.) vol. 24 (2011).</w:t>
      </w:r>
    </w:p>
    <w:p w14:paraId="530EA7B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1.</w:t>
      </w:r>
      <w:r w:rsidRPr="006D79F1">
        <w:rPr>
          <w:rFonts w:cs="Open Sans"/>
          <w:noProof/>
          <w:szCs w:val="24"/>
        </w:rPr>
        <w:tab/>
        <w:t xml:space="preserve">Ghanbari, A., Malyshev, A., Volgushev, M. &amp; Stevenson, I. H. Estimating short-term synaptic plasticity from pre- and postsynaptic spiking. </w:t>
      </w:r>
      <w:r w:rsidRPr="006D79F1">
        <w:rPr>
          <w:rFonts w:cs="Open Sans"/>
          <w:i/>
          <w:iCs/>
          <w:noProof/>
          <w:szCs w:val="24"/>
        </w:rPr>
        <w:t>PLOS Comput. Biol.</w:t>
      </w:r>
      <w:r w:rsidRPr="006D79F1">
        <w:rPr>
          <w:rFonts w:cs="Open Sans"/>
          <w:noProof/>
          <w:szCs w:val="24"/>
        </w:rPr>
        <w:t xml:space="preserve"> </w:t>
      </w:r>
      <w:r w:rsidRPr="006D79F1">
        <w:rPr>
          <w:rFonts w:cs="Open Sans"/>
          <w:b/>
          <w:bCs/>
          <w:noProof/>
          <w:szCs w:val="24"/>
        </w:rPr>
        <w:t>13</w:t>
      </w:r>
      <w:r w:rsidRPr="006D79F1">
        <w:rPr>
          <w:rFonts w:cs="Open Sans"/>
          <w:noProof/>
          <w:szCs w:val="24"/>
        </w:rPr>
        <w:t>, e1005738 (2017).</w:t>
      </w:r>
    </w:p>
    <w:p w14:paraId="7445701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2.</w:t>
      </w:r>
      <w:r w:rsidRPr="006D79F1">
        <w:rPr>
          <w:rFonts w:cs="Open Sans"/>
          <w:noProof/>
          <w:szCs w:val="24"/>
        </w:rPr>
        <w:tab/>
        <w:t xml:space="preserve">English, D. F. </w:t>
      </w:r>
      <w:r w:rsidRPr="006D79F1">
        <w:rPr>
          <w:rFonts w:cs="Open Sans"/>
          <w:i/>
          <w:iCs/>
          <w:noProof/>
          <w:szCs w:val="24"/>
        </w:rPr>
        <w:t>et al.</w:t>
      </w:r>
      <w:r w:rsidRPr="006D79F1">
        <w:rPr>
          <w:rFonts w:cs="Open Sans"/>
          <w:noProof/>
          <w:szCs w:val="24"/>
        </w:rPr>
        <w:t xml:space="preserve"> Pyramidal Cell-Interneuron Circuit Architecture and Dynamics in Hippocampal Networks. </w:t>
      </w:r>
      <w:r w:rsidRPr="006D79F1">
        <w:rPr>
          <w:rFonts w:cs="Open Sans"/>
          <w:i/>
          <w:iCs/>
          <w:noProof/>
          <w:szCs w:val="24"/>
        </w:rPr>
        <w:t>Neuron</w:t>
      </w:r>
      <w:r w:rsidRPr="006D79F1">
        <w:rPr>
          <w:rFonts w:cs="Open Sans"/>
          <w:noProof/>
          <w:szCs w:val="24"/>
        </w:rPr>
        <w:t xml:space="preserve"> </w:t>
      </w:r>
      <w:r w:rsidRPr="006D79F1">
        <w:rPr>
          <w:rFonts w:cs="Open Sans"/>
          <w:b/>
          <w:bCs/>
          <w:noProof/>
          <w:szCs w:val="24"/>
        </w:rPr>
        <w:t>96</w:t>
      </w:r>
      <w:r w:rsidRPr="006D79F1">
        <w:rPr>
          <w:rFonts w:cs="Open Sans"/>
          <w:noProof/>
          <w:szCs w:val="24"/>
        </w:rPr>
        <w:t>, 505-520.e7 (2017).</w:t>
      </w:r>
    </w:p>
    <w:p w14:paraId="26EA4DA5"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3.</w:t>
      </w:r>
      <w:r w:rsidRPr="006D79F1">
        <w:rPr>
          <w:rFonts w:cs="Open Sans"/>
          <w:noProof/>
          <w:szCs w:val="24"/>
        </w:rPr>
        <w:tab/>
        <w:t xml:space="preserve">Chan, R. H. M., Song, D. &amp; Berger, T. W. Tracking temporal evolution of nonlinear dynamics in hippocampus using time-varying volterra kernels. in </w:t>
      </w:r>
      <w:r w:rsidRPr="006D79F1">
        <w:rPr>
          <w:rFonts w:cs="Open Sans"/>
          <w:i/>
          <w:iCs/>
          <w:noProof/>
          <w:szCs w:val="24"/>
        </w:rPr>
        <w:t>Conference proceedings : ... Annual International Conference of the IEEE Engineering in Medicine and Biology Society. IEEE Engineering in Medicine and Biology Society. Conference</w:t>
      </w:r>
      <w:r w:rsidRPr="006D79F1">
        <w:rPr>
          <w:rFonts w:cs="Open Sans"/>
          <w:noProof/>
          <w:szCs w:val="24"/>
        </w:rPr>
        <w:t xml:space="preserve"> vol. 2008 4996–4999 (2008).</w:t>
      </w:r>
    </w:p>
    <w:p w14:paraId="05B16F6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4.</w:t>
      </w:r>
      <w:r w:rsidRPr="006D79F1">
        <w:rPr>
          <w:rFonts w:cs="Open Sans"/>
          <w:noProof/>
          <w:szCs w:val="24"/>
        </w:rPr>
        <w:tab/>
        <w:t xml:space="preserve">Ghanbari, A. </w:t>
      </w:r>
      <w:r w:rsidRPr="006D79F1">
        <w:rPr>
          <w:rFonts w:cs="Open Sans"/>
          <w:i/>
          <w:iCs/>
          <w:noProof/>
          <w:szCs w:val="24"/>
        </w:rPr>
        <w:t>et al.</w:t>
      </w:r>
      <w:r w:rsidRPr="006D79F1">
        <w:rPr>
          <w:rFonts w:cs="Open Sans"/>
          <w:noProof/>
          <w:szCs w:val="24"/>
        </w:rPr>
        <w:t xml:space="preserve"> Modeling the Short-Term Dynamics of in Vivo Excitatory Spike Transmission. </w:t>
      </w:r>
      <w:r w:rsidRPr="006D79F1">
        <w:rPr>
          <w:rFonts w:cs="Open Sans"/>
          <w:i/>
          <w:iCs/>
          <w:noProof/>
          <w:szCs w:val="24"/>
        </w:rPr>
        <w:t>J. Neurosci.</w:t>
      </w:r>
      <w:r w:rsidRPr="006D79F1">
        <w:rPr>
          <w:rFonts w:cs="Open Sans"/>
          <w:noProof/>
          <w:szCs w:val="24"/>
        </w:rPr>
        <w:t xml:space="preserve"> </w:t>
      </w:r>
      <w:r w:rsidRPr="006D79F1">
        <w:rPr>
          <w:rFonts w:cs="Open Sans"/>
          <w:b/>
          <w:bCs/>
          <w:noProof/>
          <w:szCs w:val="24"/>
        </w:rPr>
        <w:t>40</w:t>
      </w:r>
      <w:r w:rsidRPr="006D79F1">
        <w:rPr>
          <w:rFonts w:cs="Open Sans"/>
          <w:noProof/>
          <w:szCs w:val="24"/>
        </w:rPr>
        <w:t>, 4185–4202 (2020).</w:t>
      </w:r>
    </w:p>
    <w:p w14:paraId="030BD9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5.</w:t>
      </w:r>
      <w:r w:rsidRPr="006D79F1">
        <w:rPr>
          <w:rFonts w:cs="Open Sans"/>
          <w:noProof/>
          <w:szCs w:val="24"/>
        </w:rPr>
        <w:tab/>
        <w:t xml:space="preserve">Eden, U. T., Frank, L. M., Barbieri, R., Solo, V. &amp; Brown, E. N. Dynamic Analysis of Neural Encoding by Point Process Adaptive Filtering.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16</w:t>
      </w:r>
      <w:r w:rsidRPr="006D79F1">
        <w:rPr>
          <w:rFonts w:cs="Open Sans"/>
          <w:noProof/>
          <w:szCs w:val="24"/>
        </w:rPr>
        <w:t>, 971–998 (2004).</w:t>
      </w:r>
    </w:p>
    <w:p w14:paraId="789198C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6.</w:t>
      </w:r>
      <w:r w:rsidRPr="006D79F1">
        <w:rPr>
          <w:rFonts w:cs="Open Sans"/>
          <w:noProof/>
          <w:szCs w:val="24"/>
        </w:rPr>
        <w:tab/>
        <w:t xml:space="preserve">Brillinger, D. R. Maximum likelihood analysis of spike trains of interacting nerve cells. </w:t>
      </w:r>
      <w:r w:rsidRPr="006D79F1">
        <w:rPr>
          <w:rFonts w:cs="Open Sans"/>
          <w:i/>
          <w:iCs/>
          <w:noProof/>
          <w:szCs w:val="24"/>
        </w:rPr>
        <w:t>Biol. Cybern.</w:t>
      </w:r>
      <w:r w:rsidRPr="006D79F1">
        <w:rPr>
          <w:rFonts w:cs="Open Sans"/>
          <w:noProof/>
          <w:szCs w:val="24"/>
        </w:rPr>
        <w:t xml:space="preserve"> </w:t>
      </w:r>
      <w:r w:rsidRPr="006D79F1">
        <w:rPr>
          <w:rFonts w:cs="Open Sans"/>
          <w:b/>
          <w:bCs/>
          <w:noProof/>
          <w:szCs w:val="24"/>
        </w:rPr>
        <w:t>59</w:t>
      </w:r>
      <w:r w:rsidRPr="006D79F1">
        <w:rPr>
          <w:rFonts w:cs="Open Sans"/>
          <w:noProof/>
          <w:szCs w:val="24"/>
        </w:rPr>
        <w:t>, 189–200 (1988).</w:t>
      </w:r>
    </w:p>
    <w:p w14:paraId="049E6C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7.</w:t>
      </w:r>
      <w:r w:rsidRPr="006D79F1">
        <w:rPr>
          <w:rFonts w:cs="Open Sans"/>
          <w:noProof/>
          <w:szCs w:val="24"/>
        </w:rPr>
        <w:tab/>
        <w:t xml:space="preserve">Brillinger, D. R. Nerve Cell Spike Train Data Analysis: A Progression of Technique. </w:t>
      </w:r>
      <w:r w:rsidRPr="006D79F1">
        <w:rPr>
          <w:rFonts w:cs="Open Sans"/>
          <w:i/>
          <w:iCs/>
          <w:noProof/>
          <w:szCs w:val="24"/>
        </w:rPr>
        <w:t>J. Am. Stat. Assoc.</w:t>
      </w:r>
      <w:r w:rsidRPr="006D79F1">
        <w:rPr>
          <w:rFonts w:cs="Open Sans"/>
          <w:noProof/>
          <w:szCs w:val="24"/>
        </w:rPr>
        <w:t xml:space="preserve"> (1992) doi:10.2307/2290256.</w:t>
      </w:r>
    </w:p>
    <w:p w14:paraId="4CA304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8.</w:t>
      </w:r>
      <w:r w:rsidRPr="006D79F1">
        <w:rPr>
          <w:rFonts w:cs="Open Sans"/>
          <w:noProof/>
          <w:szCs w:val="24"/>
        </w:rPr>
        <w:tab/>
        <w:t xml:space="preserve">Stevenson, I. H. Omitted Variable Bias in GLMs of Neural Spiking Activity.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30</w:t>
      </w:r>
      <w:r w:rsidRPr="006D79F1">
        <w:rPr>
          <w:rFonts w:cs="Open Sans"/>
          <w:noProof/>
          <w:szCs w:val="24"/>
        </w:rPr>
        <w:t>, 3227–3258 (2018).</w:t>
      </w:r>
    </w:p>
    <w:p w14:paraId="24ED0F0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9.</w:t>
      </w:r>
      <w:r w:rsidRPr="006D79F1">
        <w:rPr>
          <w:rFonts w:cs="Open Sans"/>
          <w:noProof/>
          <w:szCs w:val="24"/>
        </w:rPr>
        <w:tab/>
        <w:t xml:space="preserve">RAUCH, H. E., TUNG, F. &amp; STRIEBEL, C. T. Maximum likelihood estimates of linear dynamic systems. </w:t>
      </w:r>
      <w:r w:rsidRPr="006D79F1">
        <w:rPr>
          <w:rFonts w:cs="Open Sans"/>
          <w:i/>
          <w:iCs/>
          <w:noProof/>
          <w:szCs w:val="24"/>
        </w:rPr>
        <w:t>AIAA J.</w:t>
      </w:r>
      <w:r w:rsidRPr="006D79F1">
        <w:rPr>
          <w:rFonts w:cs="Open Sans"/>
          <w:noProof/>
          <w:szCs w:val="24"/>
        </w:rPr>
        <w:t xml:space="preserve"> </w:t>
      </w:r>
      <w:r w:rsidRPr="006D79F1">
        <w:rPr>
          <w:rFonts w:cs="Open Sans"/>
          <w:b/>
          <w:bCs/>
          <w:noProof/>
          <w:szCs w:val="24"/>
        </w:rPr>
        <w:t>3</w:t>
      </w:r>
      <w:r w:rsidRPr="006D79F1">
        <w:rPr>
          <w:rFonts w:cs="Open Sans"/>
          <w:noProof/>
          <w:szCs w:val="24"/>
        </w:rPr>
        <w:t>, 1445–1450 (1965).</w:t>
      </w:r>
    </w:p>
    <w:p w14:paraId="3565718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0.</w:t>
      </w:r>
      <w:r w:rsidRPr="006D79F1">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6D79F1">
        <w:rPr>
          <w:rFonts w:cs="Open Sans"/>
          <w:i/>
          <w:iCs/>
          <w:noProof/>
          <w:szCs w:val="24"/>
        </w:rPr>
        <w:t>Sādhanā</w:t>
      </w:r>
      <w:r w:rsidRPr="006D79F1">
        <w:rPr>
          <w:rFonts w:cs="Open Sans"/>
          <w:noProof/>
          <w:szCs w:val="24"/>
        </w:rPr>
        <w:t xml:space="preserve"> </w:t>
      </w:r>
      <w:r w:rsidRPr="006D79F1">
        <w:rPr>
          <w:rFonts w:cs="Open Sans"/>
          <w:b/>
          <w:bCs/>
          <w:noProof/>
          <w:szCs w:val="24"/>
        </w:rPr>
        <w:t>41</w:t>
      </w:r>
      <w:r w:rsidRPr="006D79F1">
        <w:rPr>
          <w:rFonts w:cs="Open Sans"/>
          <w:noProof/>
          <w:szCs w:val="24"/>
        </w:rPr>
        <w:t>, 1473–1490 (2016).</w:t>
      </w:r>
    </w:p>
    <w:p w14:paraId="0FC226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1.</w:t>
      </w:r>
      <w:r w:rsidRPr="006D79F1">
        <w:rPr>
          <w:rFonts w:cs="Open Sans"/>
          <w:noProof/>
          <w:szCs w:val="24"/>
        </w:rPr>
        <w:tab/>
        <w:t xml:space="preserve">Du, Y. &amp; Varadhan, R. SQUAREM: An R Package for Off-the-Shelf Acceleration of EM, MM and Other EM-Like Monotone Algorithms. </w:t>
      </w:r>
      <w:r w:rsidRPr="006D79F1">
        <w:rPr>
          <w:rFonts w:cs="Open Sans"/>
          <w:i/>
          <w:iCs/>
          <w:noProof/>
          <w:szCs w:val="24"/>
        </w:rPr>
        <w:t xml:space="preserve">J. Stat. Software; Vol 1, Issue 7  </w:t>
      </w:r>
      <w:r w:rsidRPr="006D79F1">
        <w:rPr>
          <w:rFonts w:cs="Open Sans"/>
          <w:noProof/>
          <w:szCs w:val="24"/>
        </w:rPr>
        <w:t xml:space="preserve"> (2020) doi:10.18637/jss.v092.i07.</w:t>
      </w:r>
    </w:p>
    <w:p w14:paraId="26484B1C"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2.</w:t>
      </w:r>
      <w:r w:rsidRPr="006D79F1">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6D79F1">
        <w:rPr>
          <w:rFonts w:cs="Open Sans"/>
          <w:i/>
          <w:iCs/>
          <w:noProof/>
          <w:szCs w:val="24"/>
        </w:rPr>
        <w:t>J. Neurophysiol.</w:t>
      </w:r>
      <w:r w:rsidRPr="006D79F1">
        <w:rPr>
          <w:rFonts w:cs="Open Sans"/>
          <w:noProof/>
          <w:szCs w:val="24"/>
        </w:rPr>
        <w:t xml:space="preserve"> </w:t>
      </w:r>
      <w:r w:rsidRPr="006D79F1">
        <w:rPr>
          <w:rFonts w:cs="Open Sans"/>
          <w:b/>
          <w:bCs/>
          <w:noProof/>
          <w:szCs w:val="24"/>
        </w:rPr>
        <w:t>93</w:t>
      </w:r>
      <w:r w:rsidRPr="006D79F1">
        <w:rPr>
          <w:rFonts w:cs="Open Sans"/>
          <w:noProof/>
          <w:szCs w:val="24"/>
        </w:rPr>
        <w:t>, 1074–1089 (2005).</w:t>
      </w:r>
    </w:p>
    <w:p w14:paraId="3E76372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3.</w:t>
      </w:r>
      <w:r w:rsidRPr="006D79F1">
        <w:rPr>
          <w:rFonts w:cs="Open Sans"/>
          <w:noProof/>
          <w:szCs w:val="24"/>
        </w:rPr>
        <w:tab/>
        <w:t xml:space="preserve">Graupner, M. &amp; Brunel, N. Calcium-based plasticity model explains sensitivity of synaptic </w:t>
      </w:r>
      <w:r w:rsidRPr="006D79F1">
        <w:rPr>
          <w:rFonts w:cs="Open Sans"/>
          <w:noProof/>
          <w:szCs w:val="24"/>
        </w:rPr>
        <w:lastRenderedPageBreak/>
        <w:t xml:space="preserve">changes to spike pattern, rate, and dendritic location. </w:t>
      </w:r>
      <w:r w:rsidRPr="006D79F1">
        <w:rPr>
          <w:rFonts w:cs="Open Sans"/>
          <w:i/>
          <w:iCs/>
          <w:noProof/>
          <w:szCs w:val="24"/>
        </w:rPr>
        <w:t>Proc. Natl. Acad. Sci.</w:t>
      </w:r>
      <w:r w:rsidRPr="006D79F1">
        <w:rPr>
          <w:rFonts w:cs="Open Sans"/>
          <w:noProof/>
          <w:szCs w:val="24"/>
        </w:rPr>
        <w:t xml:space="preserve"> </w:t>
      </w:r>
      <w:r w:rsidRPr="006D79F1">
        <w:rPr>
          <w:rFonts w:cs="Open Sans"/>
          <w:b/>
          <w:bCs/>
          <w:noProof/>
          <w:szCs w:val="24"/>
        </w:rPr>
        <w:t>109</w:t>
      </w:r>
      <w:r w:rsidRPr="006D79F1">
        <w:rPr>
          <w:rFonts w:cs="Open Sans"/>
          <w:noProof/>
          <w:szCs w:val="24"/>
        </w:rPr>
        <w:t>, 3991–3996 (2012).</w:t>
      </w:r>
    </w:p>
    <w:p w14:paraId="582EC608" w14:textId="77777777" w:rsidR="006D79F1" w:rsidRPr="006D79F1" w:rsidRDefault="006D79F1" w:rsidP="006D79F1">
      <w:pPr>
        <w:widowControl w:val="0"/>
        <w:autoSpaceDE w:val="0"/>
        <w:autoSpaceDN w:val="0"/>
        <w:adjustRightInd w:val="0"/>
        <w:spacing w:line="240" w:lineRule="auto"/>
        <w:ind w:left="640" w:hanging="640"/>
        <w:rPr>
          <w:rFonts w:cs="Open Sans"/>
          <w:noProof/>
        </w:rPr>
      </w:pPr>
      <w:r w:rsidRPr="006D79F1">
        <w:rPr>
          <w:rFonts w:cs="Open Sans"/>
          <w:noProof/>
          <w:szCs w:val="24"/>
        </w:rPr>
        <w:t>24.</w:t>
      </w:r>
      <w:r w:rsidRPr="006D79F1">
        <w:rPr>
          <w:rFonts w:cs="Open Sans"/>
          <w:noProof/>
          <w:szCs w:val="24"/>
        </w:rPr>
        <w:tab/>
        <w:t xml:space="preserve">Costa, R., Sjostrom, P. J. &amp; van Rossum, M. Probabilistic inference of short-term synaptic plasticity in neocortical microcircuits. </w:t>
      </w:r>
      <w:r w:rsidRPr="006D79F1">
        <w:rPr>
          <w:rFonts w:cs="Open Sans"/>
          <w:i/>
          <w:iCs/>
          <w:noProof/>
          <w:szCs w:val="24"/>
        </w:rPr>
        <w:t>Front. Comput. Neurosci.</w:t>
      </w:r>
      <w:r w:rsidRPr="006D79F1">
        <w:rPr>
          <w:rFonts w:cs="Open Sans"/>
          <w:noProof/>
          <w:szCs w:val="24"/>
        </w:rPr>
        <w:t xml:space="preserve"> </w:t>
      </w:r>
      <w:r w:rsidRPr="006D79F1">
        <w:rPr>
          <w:rFonts w:cs="Open Sans"/>
          <w:b/>
          <w:bCs/>
          <w:noProof/>
          <w:szCs w:val="24"/>
        </w:rPr>
        <w:t>7</w:t>
      </w:r>
      <w:r w:rsidRPr="006D79F1">
        <w:rPr>
          <w:rFonts w:cs="Open Sans"/>
          <w:noProof/>
          <w:szCs w:val="24"/>
        </w:rPr>
        <w:t>, 75 (2013).</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1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an" w:date="2020-11-20T15:58:00Z" w:initials="i">
    <w:p w14:paraId="125D3E42" w14:textId="0F0CCFA7" w:rsidR="00C83123" w:rsidRDefault="00C83123">
      <w:pPr>
        <w:pStyle w:val="CommentText"/>
      </w:pPr>
      <w:r>
        <w:rPr>
          <w:rStyle w:val="CommentReference"/>
        </w:rPr>
        <w:annotationRef/>
      </w:r>
      <w:r>
        <w:t>Is it two-stage? Somehow I was thinking it’s just a single optimization, but with random restarts (which we should mention, since it’s not a convex optimization)</w:t>
      </w:r>
    </w:p>
  </w:comment>
  <w:comment w:id="1" w:author="Ganchao Wei" w:date="2020-11-21T19:07:00Z" w:initials="GW">
    <w:p w14:paraId="4CF47A2A" w14:textId="6EAC53F5" w:rsidR="00C83123" w:rsidRDefault="00C83123">
      <w:pPr>
        <w:pStyle w:val="CommentText"/>
      </w:pPr>
      <w:r>
        <w:rPr>
          <w:rStyle w:val="CommentReference"/>
        </w:rPr>
        <w:annotationRef/>
      </w:r>
      <w:r>
        <w:t>The paper said the parameters are estimated in two stages (line 145-14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5D3E42" w15:done="0"/>
  <w15:commentEx w15:paraId="4CF47A2A" w15:paraIdParent="125D3E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26CA8" w16cex:dateUtc="2020-11-20T21:26:00Z"/>
  <w16cex:commentExtensible w16cex:durableId="23626BC9" w16cex:dateUtc="2020-11-20T21:22:00Z"/>
  <w16cex:commentExtensible w16cex:durableId="23626BB4" w16cex:dateUtc="2020-11-20T21:22:00Z"/>
  <w16cex:commentExtensible w16cex:durableId="23625C24" w16cex:dateUtc="2020-11-20T20:15:00Z"/>
  <w16cex:commentExtensible w16cex:durableId="236260E9" w16cex:dateUtc="2020-11-20T20:36:00Z"/>
  <w16cex:commentExtensible w16cex:durableId="236262A2" w16cex:dateUtc="2020-11-20T20:43:00Z"/>
  <w16cex:commentExtensible w16cex:durableId="236264D4" w16cex:dateUtc="2020-11-20T20:52:00Z"/>
  <w16cex:commentExtensible w16cex:durableId="23626637" w16cex:dateUtc="2020-11-20T20:58:00Z"/>
  <w16cex:commentExtensible w16cex:durableId="23626939" w16cex:dateUtc="2020-11-20T21:11:00Z"/>
  <w16cex:commentExtensible w16cex:durableId="23626B3C" w16cex:dateUtc="2020-11-2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5D3E42" w16cid:durableId="23626637"/>
  <w16cid:commentId w16cid:paraId="4CF47A2A" w16cid:durableId="2363E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B1010" w14:textId="77777777" w:rsidR="00CC05A3" w:rsidRDefault="00CC05A3" w:rsidP="00781D79">
      <w:pPr>
        <w:spacing w:after="0" w:line="240" w:lineRule="auto"/>
      </w:pPr>
      <w:r>
        <w:separator/>
      </w:r>
    </w:p>
  </w:endnote>
  <w:endnote w:type="continuationSeparator" w:id="0">
    <w:p w14:paraId="3AD6B656" w14:textId="77777777" w:rsidR="00CC05A3" w:rsidRDefault="00CC05A3"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C83123" w:rsidRPr="00072DFF" w:rsidRDefault="00C83123">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C83123" w:rsidRPr="00072DFF" w:rsidRDefault="00C83123">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20A8A" w14:textId="77777777" w:rsidR="00CC05A3" w:rsidRDefault="00CC05A3" w:rsidP="00781D79">
      <w:pPr>
        <w:spacing w:after="0" w:line="240" w:lineRule="auto"/>
      </w:pPr>
      <w:r>
        <w:separator/>
      </w:r>
    </w:p>
  </w:footnote>
  <w:footnote w:type="continuationSeparator" w:id="0">
    <w:p w14:paraId="7E0B233B" w14:textId="77777777" w:rsidR="00CC05A3" w:rsidRDefault="00CC05A3"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w15:presenceInfo w15:providerId="None" w15:userId="ian"/>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6306"/>
    <w:rsid w:val="000E7F4A"/>
    <w:rsid w:val="000F03AB"/>
    <w:rsid w:val="000F657D"/>
    <w:rsid w:val="000F734D"/>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3926"/>
    <w:rsid w:val="00173EAA"/>
    <w:rsid w:val="00174E32"/>
    <w:rsid w:val="00175613"/>
    <w:rsid w:val="00180577"/>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3C2B"/>
    <w:rsid w:val="001F52A5"/>
    <w:rsid w:val="00200C4D"/>
    <w:rsid w:val="00202C76"/>
    <w:rsid w:val="00202FBC"/>
    <w:rsid w:val="00204114"/>
    <w:rsid w:val="002056D1"/>
    <w:rsid w:val="002079D6"/>
    <w:rsid w:val="00207A61"/>
    <w:rsid w:val="002100CF"/>
    <w:rsid w:val="0021552C"/>
    <w:rsid w:val="00215827"/>
    <w:rsid w:val="00226D16"/>
    <w:rsid w:val="00226E85"/>
    <w:rsid w:val="00227C8E"/>
    <w:rsid w:val="00230273"/>
    <w:rsid w:val="002304BE"/>
    <w:rsid w:val="00230606"/>
    <w:rsid w:val="00231D80"/>
    <w:rsid w:val="00232745"/>
    <w:rsid w:val="002340BD"/>
    <w:rsid w:val="0023673E"/>
    <w:rsid w:val="00244216"/>
    <w:rsid w:val="0025103A"/>
    <w:rsid w:val="00251071"/>
    <w:rsid w:val="00251142"/>
    <w:rsid w:val="002542BD"/>
    <w:rsid w:val="0025466A"/>
    <w:rsid w:val="00256970"/>
    <w:rsid w:val="00262550"/>
    <w:rsid w:val="00265035"/>
    <w:rsid w:val="00266036"/>
    <w:rsid w:val="00270E4C"/>
    <w:rsid w:val="00270FA4"/>
    <w:rsid w:val="002718F7"/>
    <w:rsid w:val="002735D8"/>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700B5"/>
    <w:rsid w:val="00370C42"/>
    <w:rsid w:val="00370D37"/>
    <w:rsid w:val="0037360C"/>
    <w:rsid w:val="00376FEA"/>
    <w:rsid w:val="00384EE3"/>
    <w:rsid w:val="0038626C"/>
    <w:rsid w:val="00391F5B"/>
    <w:rsid w:val="0039465A"/>
    <w:rsid w:val="003955FF"/>
    <w:rsid w:val="00395C11"/>
    <w:rsid w:val="00397399"/>
    <w:rsid w:val="00397705"/>
    <w:rsid w:val="003A116F"/>
    <w:rsid w:val="003A1EF0"/>
    <w:rsid w:val="003A4F02"/>
    <w:rsid w:val="003A4FA3"/>
    <w:rsid w:val="003A5145"/>
    <w:rsid w:val="003A63F7"/>
    <w:rsid w:val="003B0BCB"/>
    <w:rsid w:val="003B265B"/>
    <w:rsid w:val="003B36BC"/>
    <w:rsid w:val="003B3A09"/>
    <w:rsid w:val="003B435E"/>
    <w:rsid w:val="003B5F46"/>
    <w:rsid w:val="003C2128"/>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283D"/>
    <w:rsid w:val="00453839"/>
    <w:rsid w:val="004552F8"/>
    <w:rsid w:val="00455DED"/>
    <w:rsid w:val="004621E0"/>
    <w:rsid w:val="004641F0"/>
    <w:rsid w:val="004657C8"/>
    <w:rsid w:val="004660E7"/>
    <w:rsid w:val="00466EAD"/>
    <w:rsid w:val="004720F8"/>
    <w:rsid w:val="00474CF2"/>
    <w:rsid w:val="0047697D"/>
    <w:rsid w:val="004811B2"/>
    <w:rsid w:val="004827E5"/>
    <w:rsid w:val="00482F12"/>
    <w:rsid w:val="00485085"/>
    <w:rsid w:val="004853FA"/>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7B8"/>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5E05"/>
    <w:rsid w:val="005567FB"/>
    <w:rsid w:val="00556A2C"/>
    <w:rsid w:val="0056113F"/>
    <w:rsid w:val="00562AC8"/>
    <w:rsid w:val="00571538"/>
    <w:rsid w:val="005741F3"/>
    <w:rsid w:val="005807AC"/>
    <w:rsid w:val="00584533"/>
    <w:rsid w:val="005846B1"/>
    <w:rsid w:val="00585015"/>
    <w:rsid w:val="00585B5F"/>
    <w:rsid w:val="005861C4"/>
    <w:rsid w:val="005914D8"/>
    <w:rsid w:val="005916FC"/>
    <w:rsid w:val="00591807"/>
    <w:rsid w:val="005923D9"/>
    <w:rsid w:val="005944EA"/>
    <w:rsid w:val="00594A33"/>
    <w:rsid w:val="005958FF"/>
    <w:rsid w:val="0059639E"/>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5286"/>
    <w:rsid w:val="0060661B"/>
    <w:rsid w:val="0061007C"/>
    <w:rsid w:val="00610FE7"/>
    <w:rsid w:val="00611617"/>
    <w:rsid w:val="00612154"/>
    <w:rsid w:val="00615EF3"/>
    <w:rsid w:val="00622BF3"/>
    <w:rsid w:val="00622F5E"/>
    <w:rsid w:val="0062384B"/>
    <w:rsid w:val="00623F09"/>
    <w:rsid w:val="00624925"/>
    <w:rsid w:val="00624F7C"/>
    <w:rsid w:val="0062587E"/>
    <w:rsid w:val="00627FDC"/>
    <w:rsid w:val="00630DF1"/>
    <w:rsid w:val="006328C0"/>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D79F1"/>
    <w:rsid w:val="006E086C"/>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39AE"/>
    <w:rsid w:val="00784768"/>
    <w:rsid w:val="007862DF"/>
    <w:rsid w:val="00793149"/>
    <w:rsid w:val="00796BFC"/>
    <w:rsid w:val="007A0303"/>
    <w:rsid w:val="007A0F56"/>
    <w:rsid w:val="007A12DC"/>
    <w:rsid w:val="007A28F6"/>
    <w:rsid w:val="007A664E"/>
    <w:rsid w:val="007A6759"/>
    <w:rsid w:val="007A7C71"/>
    <w:rsid w:val="007A7EAD"/>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5118"/>
    <w:rsid w:val="0082558E"/>
    <w:rsid w:val="00826A14"/>
    <w:rsid w:val="00831634"/>
    <w:rsid w:val="00832ABD"/>
    <w:rsid w:val="00836D1D"/>
    <w:rsid w:val="008375C9"/>
    <w:rsid w:val="008409DC"/>
    <w:rsid w:val="00840BBB"/>
    <w:rsid w:val="008506C4"/>
    <w:rsid w:val="00851C98"/>
    <w:rsid w:val="00851EEE"/>
    <w:rsid w:val="008531D1"/>
    <w:rsid w:val="00856F1E"/>
    <w:rsid w:val="00862FE2"/>
    <w:rsid w:val="00862FE3"/>
    <w:rsid w:val="008645AA"/>
    <w:rsid w:val="00864833"/>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2E0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3D2E"/>
    <w:rsid w:val="00926784"/>
    <w:rsid w:val="00927A8C"/>
    <w:rsid w:val="009313AC"/>
    <w:rsid w:val="0093709B"/>
    <w:rsid w:val="00940128"/>
    <w:rsid w:val="009429F8"/>
    <w:rsid w:val="00943747"/>
    <w:rsid w:val="00943C82"/>
    <w:rsid w:val="00955F37"/>
    <w:rsid w:val="00960689"/>
    <w:rsid w:val="00962194"/>
    <w:rsid w:val="0096367E"/>
    <w:rsid w:val="00965728"/>
    <w:rsid w:val="00965E86"/>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D061D"/>
    <w:rsid w:val="009D1E19"/>
    <w:rsid w:val="009D4B2C"/>
    <w:rsid w:val="009D5F5F"/>
    <w:rsid w:val="009D6BA1"/>
    <w:rsid w:val="009E0D67"/>
    <w:rsid w:val="009E1EE2"/>
    <w:rsid w:val="009E26A2"/>
    <w:rsid w:val="009E321C"/>
    <w:rsid w:val="009E6921"/>
    <w:rsid w:val="009F1C91"/>
    <w:rsid w:val="009F3EB6"/>
    <w:rsid w:val="009F4800"/>
    <w:rsid w:val="009F4DAF"/>
    <w:rsid w:val="00A012C4"/>
    <w:rsid w:val="00A03908"/>
    <w:rsid w:val="00A05535"/>
    <w:rsid w:val="00A0592A"/>
    <w:rsid w:val="00A101C3"/>
    <w:rsid w:val="00A1542A"/>
    <w:rsid w:val="00A16CA0"/>
    <w:rsid w:val="00A201C1"/>
    <w:rsid w:val="00A22220"/>
    <w:rsid w:val="00A23898"/>
    <w:rsid w:val="00A23AF4"/>
    <w:rsid w:val="00A24D89"/>
    <w:rsid w:val="00A25235"/>
    <w:rsid w:val="00A26A5D"/>
    <w:rsid w:val="00A26D58"/>
    <w:rsid w:val="00A2741B"/>
    <w:rsid w:val="00A30C85"/>
    <w:rsid w:val="00A3108C"/>
    <w:rsid w:val="00A3251A"/>
    <w:rsid w:val="00A3464D"/>
    <w:rsid w:val="00A34B4E"/>
    <w:rsid w:val="00A37853"/>
    <w:rsid w:val="00A40898"/>
    <w:rsid w:val="00A503CF"/>
    <w:rsid w:val="00A5070B"/>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878E9"/>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C5625"/>
    <w:rsid w:val="00AD0111"/>
    <w:rsid w:val="00AD0830"/>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BF8"/>
    <w:rsid w:val="00C75D1F"/>
    <w:rsid w:val="00C75E8C"/>
    <w:rsid w:val="00C76D01"/>
    <w:rsid w:val="00C7734F"/>
    <w:rsid w:val="00C77569"/>
    <w:rsid w:val="00C809D9"/>
    <w:rsid w:val="00C83123"/>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1D9F"/>
    <w:rsid w:val="00D31DBA"/>
    <w:rsid w:val="00D32E30"/>
    <w:rsid w:val="00D33F75"/>
    <w:rsid w:val="00D359E3"/>
    <w:rsid w:val="00D35C9B"/>
    <w:rsid w:val="00D375A1"/>
    <w:rsid w:val="00D37F7F"/>
    <w:rsid w:val="00D42487"/>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B0"/>
    <w:rsid w:val="00D80FE0"/>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622F"/>
    <w:rsid w:val="00FA62D4"/>
    <w:rsid w:val="00FB3010"/>
    <w:rsid w:val="00FB3229"/>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28AAE2BA-B2FF-4FAB-AA89-A7E692DC2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1</TotalTime>
  <Pages>17</Pages>
  <Words>19442</Words>
  <Characters>110824</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30006</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Ganchao Wei</cp:lastModifiedBy>
  <cp:revision>89</cp:revision>
  <cp:lastPrinted>2018-04-30T14:40:00Z</cp:lastPrinted>
  <dcterms:created xsi:type="dcterms:W3CDTF">2018-06-08T20:18:00Z</dcterms:created>
  <dcterms:modified xsi:type="dcterms:W3CDTF">2020-11-3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